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E95FE" w14:textId="196DE1BD"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Default="00C854C5" w:rsidP="00C854C5">
      <w:pPr>
        <w:pStyle w:val="ListParagraph"/>
        <w:numPr>
          <w:ilvl w:val="0"/>
          <w:numId w:val="7"/>
        </w:numPr>
        <w:rPr>
          <w:lang w:val="en-US"/>
        </w:rPr>
      </w:pPr>
      <w:r>
        <w:rPr>
          <w:lang w:val="en-US"/>
        </w:rPr>
        <w:t>Key messages</w:t>
      </w:r>
      <w:r w:rsidR="001305A8">
        <w:rPr>
          <w:lang w:val="en-US"/>
        </w:rPr>
        <w:t>:</w:t>
      </w:r>
    </w:p>
    <w:p w14:paraId="0BC0A030" w14:textId="56A20678" w:rsidR="00DF1E5D" w:rsidRDefault="00C854C5" w:rsidP="00DF1E5D">
      <w:pPr>
        <w:pStyle w:val="ListParagraph"/>
        <w:numPr>
          <w:ilvl w:val="1"/>
          <w:numId w:val="7"/>
        </w:numPr>
        <w:rPr>
          <w:lang w:val="en-US"/>
        </w:rPr>
      </w:pPr>
      <w:r>
        <w:rPr>
          <w:lang w:val="en-US"/>
        </w:rPr>
        <w:t>BP has lower T1E</w:t>
      </w:r>
      <w:r w:rsidR="00056458">
        <w:rPr>
          <w:lang w:val="en-US"/>
        </w:rPr>
        <w:t xml:space="preserve"> </w:t>
      </w:r>
      <w:r w:rsidR="00BF02D9">
        <w:rPr>
          <w:lang w:val="en-US"/>
        </w:rPr>
        <w:t xml:space="preserve">&amp; power </w:t>
      </w:r>
      <w:r w:rsidR="00056458">
        <w:rPr>
          <w:lang w:val="en-US"/>
        </w:rPr>
        <w:t xml:space="preserve">with </w:t>
      </w:r>
      <w:r w:rsidR="00BF02D9">
        <w:rPr>
          <w:lang w:val="en-US"/>
        </w:rPr>
        <w:t>non-normal data</w:t>
      </w:r>
    </w:p>
    <w:p w14:paraId="43156A06" w14:textId="77777777" w:rsidR="00547F13" w:rsidRDefault="00E0569D" w:rsidP="00547F13">
      <w:pPr>
        <w:pStyle w:val="ListParagraph"/>
        <w:numPr>
          <w:ilvl w:val="1"/>
          <w:numId w:val="7"/>
        </w:numPr>
        <w:rPr>
          <w:lang w:val="en-US"/>
        </w:rPr>
      </w:pPr>
      <w:proofErr w:type="spellStart"/>
      <w:r>
        <w:rPr>
          <w:lang w:val="en-US"/>
        </w:rPr>
        <w:t>vQTLs</w:t>
      </w:r>
      <w:proofErr w:type="spellEnd"/>
      <w:r>
        <w:rPr>
          <w:lang w:val="en-US"/>
        </w:rPr>
        <w:t xml:space="preserve"> </w:t>
      </w:r>
      <w:r w:rsidR="00D03458">
        <w:rPr>
          <w:lang w:val="en-US"/>
        </w:rPr>
        <w:t>near/</w:t>
      </w:r>
      <w:r w:rsidR="0000197A">
        <w:rPr>
          <w:lang w:val="en-US"/>
        </w:rPr>
        <w:t>colocaliz</w:t>
      </w:r>
      <w:r w:rsidR="00D03458">
        <w:rPr>
          <w:lang w:val="en-US"/>
        </w:rPr>
        <w:t xml:space="preserve">ation </w:t>
      </w:r>
      <w:r w:rsidR="0000197A">
        <w:rPr>
          <w:lang w:val="en-US"/>
        </w:rPr>
        <w:t>with drug targets</w:t>
      </w:r>
      <w:r w:rsidR="00FE19C4">
        <w:rPr>
          <w:lang w:val="en-US"/>
        </w:rPr>
        <w:t xml:space="preserve"> on indication</w:t>
      </w:r>
    </w:p>
    <w:p w14:paraId="42763019" w14:textId="458CBC02" w:rsidR="00F51075" w:rsidRPr="00547F13" w:rsidRDefault="00F51075" w:rsidP="00547F13">
      <w:pPr>
        <w:pStyle w:val="ListParagraph"/>
        <w:numPr>
          <w:ilvl w:val="1"/>
          <w:numId w:val="7"/>
        </w:numPr>
        <w:rPr>
          <w:lang w:val="en-US"/>
        </w:rPr>
      </w:pPr>
      <w:proofErr w:type="spellStart"/>
      <w:r w:rsidRPr="00547F13">
        <w:rPr>
          <w:lang w:val="en-US"/>
        </w:rPr>
        <w:t>GxG</w:t>
      </w:r>
      <w:proofErr w:type="spellEnd"/>
      <w:r w:rsidRPr="00547F13">
        <w:rPr>
          <w:lang w:val="en-US"/>
        </w:rPr>
        <w:t xml:space="preserve"> effects</w:t>
      </w:r>
    </w:p>
    <w:p w14:paraId="5558E984" w14:textId="25FF851A" w:rsidR="00E0569D" w:rsidRPr="00E0569D" w:rsidRDefault="00F51075" w:rsidP="00E0569D">
      <w:pPr>
        <w:pStyle w:val="ListParagraph"/>
        <w:numPr>
          <w:ilvl w:val="1"/>
          <w:numId w:val="7"/>
        </w:numPr>
        <w:rPr>
          <w:lang w:val="en-US"/>
        </w:rPr>
      </w:pPr>
      <w:proofErr w:type="spellStart"/>
      <w:r>
        <w:rPr>
          <w:lang w:val="en-US"/>
        </w:rPr>
        <w:t>GxE</w:t>
      </w:r>
      <w:proofErr w:type="spellEnd"/>
      <w:r>
        <w:rPr>
          <w:lang w:val="en-US"/>
        </w:rPr>
        <w:t xml:space="preserve"> effects</w:t>
      </w:r>
    </w:p>
    <w:p w14:paraId="0774A572" w14:textId="692ECA1F" w:rsidR="00FB618F" w:rsidRPr="00793D5E" w:rsidRDefault="00FB618F" w:rsidP="00793D5E">
      <w:pPr>
        <w:pStyle w:val="ListParagraph"/>
        <w:numPr>
          <w:ilvl w:val="1"/>
          <w:numId w:val="7"/>
        </w:numPr>
        <w:rPr>
          <w:lang w:val="en-US"/>
        </w:rPr>
      </w:pPr>
      <w:r>
        <w:rPr>
          <w:lang w:val="en-US"/>
        </w:rPr>
        <w:t>Software &amp; summary statistics</w:t>
      </w:r>
    </w:p>
    <w:p w14:paraId="33EE0081" w14:textId="4C9636A5" w:rsidR="00BF57CE" w:rsidRDefault="00BF57CE">
      <w:pPr>
        <w:rPr>
          <w:lang w:val="en-US"/>
        </w:rPr>
      </w:pPr>
    </w:p>
    <w:p w14:paraId="2E06DDEF" w14:textId="05F4E34E" w:rsidR="00060DF5" w:rsidRDefault="00BF57CE">
      <w:pPr>
        <w:rPr>
          <w:lang w:val="en-US"/>
        </w:rPr>
      </w:pPr>
      <w:r>
        <w:rPr>
          <w:lang w:val="en-US"/>
        </w:rPr>
        <w:t>Introduction</w:t>
      </w:r>
    </w:p>
    <w:p w14:paraId="1C7CD745" w14:textId="7C5B228B" w:rsidR="00D4309B" w:rsidRDefault="00D4309B">
      <w:pPr>
        <w:rPr>
          <w:lang w:val="en-US"/>
        </w:rPr>
      </w:pPr>
    </w:p>
    <w:p w14:paraId="4F491C57" w14:textId="123EC890" w:rsidR="00D4309B" w:rsidRDefault="00D4309B">
      <w:pPr>
        <w:rPr>
          <w:lang w:val="en-US"/>
        </w:rPr>
      </w:pPr>
      <w:r>
        <w:rPr>
          <w:lang w:val="en-US"/>
        </w:rPr>
        <w:t>Methods</w:t>
      </w:r>
    </w:p>
    <w:p w14:paraId="46FF3DCD" w14:textId="77777777" w:rsidR="00B221B3" w:rsidRPr="00B221B3" w:rsidRDefault="00B221B3" w:rsidP="00BF57CE">
      <w:pPr>
        <w:rPr>
          <w:lang w:val="en-US"/>
        </w:rPr>
      </w:pPr>
    </w:p>
    <w:p w14:paraId="105E6F03" w14:textId="2FFE0241" w:rsidR="00C854C5" w:rsidRDefault="00943E65" w:rsidP="00943E65">
      <w:pPr>
        <w:rPr>
          <w:lang w:val="en-US"/>
        </w:rPr>
      </w:pPr>
      <w:r>
        <w:rPr>
          <w:lang w:val="en-US"/>
        </w:rPr>
        <w:t>Results</w:t>
      </w:r>
    </w:p>
    <w:p w14:paraId="3EA94012" w14:textId="7E0BBED0" w:rsidR="00EE725D" w:rsidRDefault="00EE725D" w:rsidP="00943E65">
      <w:pPr>
        <w:rPr>
          <w:lang w:val="en-US"/>
        </w:rPr>
      </w:pPr>
    </w:p>
    <w:p w14:paraId="23A42E52" w14:textId="173A8E6C" w:rsidR="00EE725D" w:rsidRPr="00EE725D" w:rsidRDefault="00EE725D" w:rsidP="00943E65">
      <w:pPr>
        <w:rPr>
          <w:color w:val="FF0000"/>
          <w:lang w:val="en-US"/>
        </w:rPr>
      </w:pPr>
      <w:r w:rsidRPr="00EE725D">
        <w:rPr>
          <w:color w:val="FF0000"/>
          <w:lang w:val="en-US"/>
        </w:rPr>
        <w:t>Reading</w:t>
      </w:r>
    </w:p>
    <w:p w14:paraId="3C768D17" w14:textId="709BE5C6" w:rsidR="00EE725D" w:rsidRDefault="00EE725D" w:rsidP="00EE725D">
      <w:pPr>
        <w:pStyle w:val="ListParagraph"/>
        <w:numPr>
          <w:ilvl w:val="0"/>
          <w:numId w:val="7"/>
        </w:numPr>
        <w:rPr>
          <w:color w:val="FF0000"/>
          <w:lang w:val="en-US"/>
        </w:rPr>
      </w:pPr>
      <w:r w:rsidRPr="00EE725D">
        <w:rPr>
          <w:color w:val="FF0000"/>
          <w:lang w:val="en-US"/>
        </w:rPr>
        <w:t>APOE types</w:t>
      </w:r>
    </w:p>
    <w:p w14:paraId="27CADCD6" w14:textId="68D67F6A" w:rsidR="005B1958" w:rsidRDefault="005B1958" w:rsidP="00EE725D">
      <w:pPr>
        <w:pStyle w:val="ListParagraph"/>
        <w:numPr>
          <w:ilvl w:val="0"/>
          <w:numId w:val="7"/>
        </w:numPr>
        <w:rPr>
          <w:color w:val="FF0000"/>
          <w:lang w:val="en-US"/>
        </w:rPr>
      </w:pPr>
      <w:r>
        <w:rPr>
          <w:color w:val="FF0000"/>
          <w:lang w:val="en-US"/>
        </w:rPr>
        <w:t>Interaction interpretation</w:t>
      </w:r>
    </w:p>
    <w:p w14:paraId="07E2EC3D" w14:textId="77777777" w:rsidR="005B1958" w:rsidRPr="00EE725D" w:rsidRDefault="005B1958" w:rsidP="00EE725D">
      <w:pPr>
        <w:pStyle w:val="ListParagraph"/>
        <w:numPr>
          <w:ilvl w:val="0"/>
          <w:numId w:val="7"/>
        </w:numPr>
        <w:rPr>
          <w:color w:val="FF0000"/>
          <w:lang w:val="en-US"/>
        </w:rPr>
      </w:pPr>
    </w:p>
    <w:p w14:paraId="6296C529" w14:textId="4D1697E6" w:rsidR="006730C3" w:rsidRDefault="006730C3"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3100C56D"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3B1236">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plainTextFormattedCitation":"[1]","previouslyFormattedCitation":"[1]"},"properties":{"noteIndex":0},"schema":"https://github.com/citation-style-language/schema/raw/master/csl-citation.json"}</w:instrText>
      </w:r>
      <w:r w:rsidR="005C15E2">
        <w:rPr>
          <w:lang w:val="en-US"/>
        </w:rPr>
        <w:fldChar w:fldCharType="separate"/>
      </w:r>
      <w:r w:rsidR="005C15E2" w:rsidRPr="005C15E2">
        <w:rPr>
          <w:noProof/>
          <w:lang w:val="en-US"/>
        </w:rPr>
        <w:t>[1]</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p>
    <w:p w14:paraId="3BDA612A" w14:textId="43CE4B2B" w:rsidR="00354B40" w:rsidRDefault="00354B40" w:rsidP="00943E65">
      <w:pPr>
        <w:rPr>
          <w:lang w:val="en-US"/>
        </w:rPr>
      </w:pPr>
    </w:p>
    <w:p w14:paraId="69A9402D" w14:textId="41397B2E"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 xml:space="preserve">a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3D792E8D" w:rsidR="006E2FD2" w:rsidRDefault="006107ED" w:rsidP="00943E65">
      <w:pPr>
        <w:rPr>
          <w:i/>
          <w:iCs/>
          <w:lang w:val="en-US"/>
        </w:rPr>
      </w:pPr>
      <w:commentRangeStart w:id="0"/>
      <w:r>
        <w:rPr>
          <w:i/>
          <w:iCs/>
          <w:lang w:val="en-US"/>
        </w:rPr>
        <w:t>UK Biobank</w:t>
      </w:r>
      <w:commentRangeEnd w:id="0"/>
      <w:r w:rsidR="009D698A">
        <w:rPr>
          <w:rStyle w:val="CommentReference"/>
        </w:rPr>
        <w:commentReference w:id="0"/>
      </w:r>
      <w:r w:rsidR="003A40D7">
        <w:rPr>
          <w:i/>
          <w:iCs/>
          <w:lang w:val="en-US"/>
        </w:rPr>
        <w:t xml:space="preserve"> analysis</w:t>
      </w:r>
    </w:p>
    <w:p w14:paraId="7B1D6995" w14:textId="6C0C4EBF" w:rsidR="00D402D6" w:rsidRDefault="00D402D6" w:rsidP="00943E65">
      <w:pPr>
        <w:rPr>
          <w:i/>
          <w:iCs/>
          <w:lang w:val="en-US"/>
        </w:rPr>
      </w:pPr>
    </w:p>
    <w:p w14:paraId="79BB882D" w14:textId="331810B9"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2B0F28">
        <w:rPr>
          <w:lang w:val="en-US"/>
        </w:rPr>
        <w:t xml:space="preserve"> </w:t>
      </w:r>
      <w:r w:rsidR="00D707B2">
        <w:rPr>
          <w:lang w:val="en-US"/>
        </w:rPr>
        <w:t>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p>
    <w:p w14:paraId="0E0FBD37" w14:textId="77777777" w:rsidR="006C4D3A" w:rsidRDefault="006C4D3A" w:rsidP="00943E65">
      <w:pPr>
        <w:rPr>
          <w:lang w:val="en-US"/>
        </w:rPr>
      </w:pPr>
    </w:p>
    <w:p w14:paraId="312FC923" w14:textId="7A662B5D" w:rsidR="00262F77" w:rsidRDefault="002C0194">
      <w:pPr>
        <w:rPr>
          <w:i/>
          <w:iCs/>
          <w:lang w:val="en-US"/>
        </w:rPr>
      </w:pPr>
      <w:r>
        <w:rPr>
          <w:i/>
          <w:iCs/>
          <w:lang w:val="en-US"/>
        </w:rPr>
        <w:t xml:space="preserve">Gene-gene </w:t>
      </w:r>
      <w:r w:rsidR="008C0C67">
        <w:rPr>
          <w:i/>
          <w:iCs/>
          <w:lang w:val="en-US"/>
        </w:rPr>
        <w:t>interactions (</w:t>
      </w:r>
      <w:proofErr w:type="spellStart"/>
      <w:r w:rsidR="008C0C67">
        <w:rPr>
          <w:i/>
          <w:iCs/>
          <w:lang w:val="en-US"/>
        </w:rPr>
        <w:t>GxG</w:t>
      </w:r>
      <w:proofErr w:type="spellEnd"/>
      <w:r w:rsidR="008C0C67">
        <w:rPr>
          <w:i/>
          <w:iCs/>
          <w:lang w:val="en-US"/>
        </w:rPr>
        <w:t>)</w:t>
      </w:r>
    </w:p>
    <w:p w14:paraId="3C9A9129" w14:textId="10BFADD6" w:rsidR="001E3D1E" w:rsidRDefault="001E3D1E">
      <w:pPr>
        <w:rPr>
          <w:i/>
          <w:iCs/>
          <w:lang w:val="en-US"/>
        </w:rPr>
      </w:pPr>
    </w:p>
    <w:p w14:paraId="247C9959" w14:textId="500A7C1D" w:rsidR="001E3D1E" w:rsidRPr="004D0A7D" w:rsidRDefault="00596E85">
      <w:pPr>
        <w:rPr>
          <w:lang w:val="en-US"/>
        </w:rPr>
      </w:pPr>
      <w:r>
        <w:rPr>
          <w:lang w:val="en-US"/>
        </w:rPr>
        <w:t>Independent</w:t>
      </w:r>
      <w:r w:rsidR="00075AF1">
        <w:rPr>
          <w:lang w:val="en-US"/>
        </w:rPr>
        <w:t xml:space="preserve"> </w:t>
      </w:r>
      <w:proofErr w:type="spellStart"/>
      <w:r w:rsidR="00075AF1">
        <w:rPr>
          <w:lang w:val="en-US"/>
        </w:rPr>
        <w:t>vQTLs</w:t>
      </w:r>
      <w:proofErr w:type="spellEnd"/>
      <w:r w:rsidR="00075AF1">
        <w:rPr>
          <w:lang w:val="en-US"/>
        </w:rPr>
        <w:t xml:space="preserve"> for each biomarker were tested for </w:t>
      </w:r>
      <w:proofErr w:type="spellStart"/>
      <w:r w:rsidR="00075AF1">
        <w:rPr>
          <w:lang w:val="en-US"/>
        </w:rPr>
        <w:t>GxG</w:t>
      </w:r>
      <w:proofErr w:type="spellEnd"/>
      <w:r w:rsidR="00075AF1">
        <w:rPr>
          <w:lang w:val="en-US"/>
        </w:rPr>
        <w:t xml:space="preserve"> effects by pairwise testing using </w:t>
      </w:r>
      <w:r w:rsidR="004B2F89">
        <w:rPr>
          <w:lang w:val="en-US"/>
        </w:rPr>
        <w:t xml:space="preserve">a </w:t>
      </w:r>
      <w:r w:rsidR="00075AF1">
        <w:rPr>
          <w:lang w:val="en-US"/>
        </w:rPr>
        <w:t xml:space="preserve">heteroscedasticity robust </w:t>
      </w:r>
      <w:r w:rsidR="00BF1B1C">
        <w:rPr>
          <w:lang w:val="en-US"/>
        </w:rPr>
        <w:t xml:space="preserve">linear </w:t>
      </w:r>
      <w:r w:rsidR="00075AF1">
        <w:rPr>
          <w:lang w:val="en-US"/>
        </w:rPr>
        <w:t>model. The only effect t</w:t>
      </w:r>
      <w:r w:rsidR="004D0A7D">
        <w:rPr>
          <w:lang w:val="en-US"/>
        </w:rPr>
        <w:t>o reach genome-wide significance (P &lt; 5 x 10</w:t>
      </w:r>
      <w:r w:rsidR="004D0A7D" w:rsidRPr="004D0A7D">
        <w:rPr>
          <w:vertAlign w:val="superscript"/>
          <w:lang w:val="en-US"/>
        </w:rPr>
        <w:t>-8</w:t>
      </w:r>
      <w:r w:rsidR="004D0A7D">
        <w:rPr>
          <w:lang w:val="en-US"/>
        </w:rPr>
        <w:t xml:space="preserve">) </w:t>
      </w:r>
      <w:r w:rsidR="00FC7B7D">
        <w:rPr>
          <w:lang w:val="en-US"/>
        </w:rPr>
        <w:t xml:space="preserve">was </w:t>
      </w:r>
      <w:r w:rsidR="00B069A7">
        <w:rPr>
          <w:lang w:val="en-US"/>
        </w:rPr>
        <w:t>rs7979473A*rs429358T</w:t>
      </w:r>
      <w:r w:rsidR="00400045">
        <w:rPr>
          <w:lang w:val="en-US"/>
        </w:rPr>
        <w:t xml:space="preserve"> (</w:t>
      </w:r>
      <w:r w:rsidR="00400045" w:rsidRPr="00400045">
        <w:rPr>
          <w:b/>
          <w:bCs/>
          <w:lang w:val="en-US"/>
        </w:rPr>
        <w:t>Figure 3</w:t>
      </w:r>
      <w:r w:rsidR="00400045">
        <w:rPr>
          <w:lang w:val="en-US"/>
        </w:rPr>
        <w:t>)</w:t>
      </w:r>
      <w:r w:rsidR="00B069A7">
        <w:rPr>
          <w:lang w:val="en-US"/>
        </w:rPr>
        <w:t xml:space="preserve"> which was associated with </w:t>
      </w:r>
      <w:r w:rsidR="00C86981">
        <w:rPr>
          <w:lang w:val="en-US"/>
        </w:rPr>
        <w:t xml:space="preserve">a small </w:t>
      </w:r>
      <w:r w:rsidR="00B069A7">
        <w:rPr>
          <w:lang w:val="en-US"/>
        </w:rPr>
        <w:t>-0.00</w:t>
      </w:r>
      <w:r w:rsidR="009D2257">
        <w:rPr>
          <w:lang w:val="en-US"/>
        </w:rPr>
        <w:t>8</w:t>
      </w:r>
      <w:r w:rsidR="00B069A7">
        <w:rPr>
          <w:lang w:val="en-US"/>
        </w:rPr>
        <w:t xml:space="preserve"> SD reduction in c-reactive protein concentration (95% CI </w:t>
      </w:r>
      <w:r w:rsidR="00501E55">
        <w:rPr>
          <w:lang w:val="en-US"/>
        </w:rPr>
        <w:t>-0.01, -0.005</w:t>
      </w:r>
      <w:r w:rsidR="00B069A7">
        <w:rPr>
          <w:lang w:val="en-US"/>
        </w:rPr>
        <w:t>).</w:t>
      </w:r>
      <w:r w:rsidR="00042B92">
        <w:rPr>
          <w:lang w:val="en-US"/>
        </w:rPr>
        <w:t xml:space="preserve"> </w:t>
      </w:r>
      <w:r w:rsidR="00834391">
        <w:rPr>
          <w:lang w:val="en-US"/>
        </w:rPr>
        <w:t>R</w:t>
      </w:r>
      <w:r w:rsidR="00684481">
        <w:rPr>
          <w:lang w:val="en-US"/>
        </w:rPr>
        <w:t>s</w:t>
      </w:r>
      <w:r w:rsidR="00834391">
        <w:rPr>
          <w:lang w:val="en-US"/>
        </w:rPr>
        <w:t>7979473</w:t>
      </w:r>
      <w:r w:rsidR="003427F1">
        <w:rPr>
          <w:lang w:val="en-US"/>
        </w:rPr>
        <w:t xml:space="preserve"> </w:t>
      </w:r>
      <w:r w:rsidR="00B01A7E">
        <w:rPr>
          <w:lang w:val="en-US"/>
        </w:rPr>
        <w:t xml:space="preserve">is </w:t>
      </w:r>
      <w:r w:rsidR="00722090">
        <w:rPr>
          <w:lang w:val="en-US"/>
        </w:rPr>
        <w:t xml:space="preserve">an intronic variant in HNF1A </w:t>
      </w:r>
      <w:r w:rsidR="00FA4103">
        <w:rPr>
          <w:lang w:val="en-US"/>
        </w:rPr>
        <w:t>(chr</w:t>
      </w:r>
      <w:r w:rsidR="0045447F">
        <w:rPr>
          <w:lang w:val="en-US"/>
        </w:rPr>
        <w:t>12q24</w:t>
      </w:r>
      <w:r w:rsidR="00FA4103">
        <w:rPr>
          <w:lang w:val="en-US"/>
        </w:rPr>
        <w:t xml:space="preserve">) </w:t>
      </w:r>
      <w:r w:rsidR="00140EA3">
        <w:rPr>
          <w:lang w:val="en-US"/>
        </w:rPr>
        <w:t>and</w:t>
      </w:r>
      <w:r w:rsidR="00722090">
        <w:rPr>
          <w:lang w:val="en-US"/>
        </w:rPr>
        <w:t xml:space="preserve"> has a main effect on gene expression in blood </w:t>
      </w:r>
      <w:r w:rsidR="000C68B5">
        <w:rPr>
          <w:lang w:val="en-US"/>
        </w:rPr>
        <w:t>(0.09 SD per A allele [95% CI -0.07, 0.12])</w:t>
      </w:r>
      <w:r w:rsidR="000C68B5">
        <w:rPr>
          <w:lang w:val="en-US"/>
        </w:rPr>
        <w:t xml:space="preserve"> </w:t>
      </w:r>
      <w:r w:rsidR="00FC00F0">
        <w:rPr>
          <w:lang w:val="en-US"/>
        </w:rPr>
        <w:t xml:space="preserve">using data from </w:t>
      </w:r>
      <w:proofErr w:type="spellStart"/>
      <w:r w:rsidR="00FC00F0">
        <w:rPr>
          <w:lang w:val="en-US"/>
        </w:rPr>
        <w:t>eQTLgen</w:t>
      </w:r>
      <w:proofErr w:type="spellEnd"/>
      <w:r w:rsidR="00FC00F0">
        <w:rPr>
          <w:lang w:val="en-US"/>
        </w:rPr>
        <w:t xml:space="preserve"> </w:t>
      </w:r>
      <w:r w:rsidR="000C68B5">
        <w:rPr>
          <w:lang w:val="en-US"/>
        </w:rPr>
        <w:fldChar w:fldCharType="begin" w:fldLock="1"/>
      </w:r>
      <w:r w:rsidR="000C68B5">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2]","plainTextFormattedCitation":"[2]"},"properties":{"noteIndex":0},"schema":"https://github.com/citation-style-language/schema/raw/master/csl-citation.json"}</w:instrText>
      </w:r>
      <w:r w:rsidR="000C68B5">
        <w:rPr>
          <w:lang w:val="en-US"/>
        </w:rPr>
        <w:fldChar w:fldCharType="separate"/>
      </w:r>
      <w:r w:rsidR="000C68B5" w:rsidRPr="000C68B5">
        <w:rPr>
          <w:noProof/>
          <w:lang w:val="en-US"/>
        </w:rPr>
        <w:t>[2]</w:t>
      </w:r>
      <w:r w:rsidR="000C68B5">
        <w:rPr>
          <w:lang w:val="en-US"/>
        </w:rPr>
        <w:fldChar w:fldCharType="end"/>
      </w:r>
      <w:r w:rsidR="00722090">
        <w:rPr>
          <w:lang w:val="en-US"/>
        </w:rPr>
        <w:t>.</w:t>
      </w:r>
      <w:r w:rsidR="00B47BFF">
        <w:rPr>
          <w:lang w:val="en-US"/>
        </w:rPr>
        <w:t xml:space="preserve"> </w:t>
      </w:r>
      <w:r w:rsidR="000F30FB">
        <w:rPr>
          <w:lang w:val="en-US"/>
        </w:rPr>
        <w:t>R</w:t>
      </w:r>
      <w:r w:rsidR="00684481">
        <w:rPr>
          <w:lang w:val="en-US"/>
        </w:rPr>
        <w:t>s</w:t>
      </w:r>
      <w:r w:rsidR="000F30FB">
        <w:rPr>
          <w:lang w:val="en-US"/>
        </w:rPr>
        <w:t>429358</w:t>
      </w:r>
      <w:r w:rsidR="000F30FB">
        <w:rPr>
          <w:lang w:val="en-US"/>
        </w:rPr>
        <w:t xml:space="preserve"> </w:t>
      </w:r>
      <w:r w:rsidR="00FE2A00">
        <w:rPr>
          <w:lang w:val="en-US"/>
        </w:rPr>
        <w:t>is a missense variant</w:t>
      </w:r>
      <w:r w:rsidR="00A3003E">
        <w:rPr>
          <w:lang w:val="en-US"/>
        </w:rPr>
        <w:t xml:space="preserve"> (</w:t>
      </w:r>
      <w:proofErr w:type="gramStart"/>
      <w:r w:rsidR="002A5607" w:rsidRPr="00E625B9">
        <w:rPr>
          <w:lang w:val="en-US"/>
        </w:rPr>
        <w:t>p.Cys</w:t>
      </w:r>
      <w:proofErr w:type="gramEnd"/>
      <w:r w:rsidR="002A5607" w:rsidRPr="00E625B9">
        <w:rPr>
          <w:lang w:val="en-US"/>
        </w:rPr>
        <w:t>130Arg</w:t>
      </w:r>
      <w:r w:rsidR="00A3003E">
        <w:rPr>
          <w:lang w:val="en-US"/>
        </w:rPr>
        <w:t>)</w:t>
      </w:r>
      <w:r w:rsidR="002A5607">
        <w:rPr>
          <w:lang w:val="en-US"/>
        </w:rPr>
        <w:t xml:space="preserve"> </w:t>
      </w:r>
      <w:r w:rsidR="00FE2A00">
        <w:rPr>
          <w:lang w:val="en-US"/>
        </w:rPr>
        <w:t xml:space="preserve">in APOE </w:t>
      </w:r>
      <w:r w:rsidR="003A35C5">
        <w:rPr>
          <w:lang w:val="en-US"/>
        </w:rPr>
        <w:t>(</w:t>
      </w:r>
      <w:r w:rsidR="0082343A">
        <w:rPr>
          <w:lang w:val="en-US"/>
        </w:rPr>
        <w:t>19q13</w:t>
      </w:r>
      <w:r w:rsidR="003A35C5">
        <w:rPr>
          <w:lang w:val="en-US"/>
        </w:rPr>
        <w:t>)</w:t>
      </w:r>
      <w:r w:rsidR="00295DAA">
        <w:rPr>
          <w:lang w:val="en-US"/>
        </w:rPr>
        <w:t xml:space="preserve"> and forms part of the </w:t>
      </w:r>
      <w:r w:rsidR="00295DAA">
        <w:rPr>
          <w:lang w:val="en-US"/>
        </w:rPr>
        <w:sym w:font="Symbol" w:char="F065"/>
      </w:r>
      <w:r w:rsidR="00295DAA">
        <w:rPr>
          <w:lang w:val="en-US"/>
        </w:rPr>
        <w:t xml:space="preserve">4 </w:t>
      </w:r>
      <w:r w:rsidR="0095079B">
        <w:rPr>
          <w:lang w:val="en-US"/>
        </w:rPr>
        <w:t>isoform</w:t>
      </w:r>
      <w:r w:rsidR="00295DAA">
        <w:rPr>
          <w:lang w:val="en-US"/>
        </w:rPr>
        <w:t>.</w:t>
      </w:r>
    </w:p>
    <w:p w14:paraId="7311DF44" w14:textId="0FAF2B84" w:rsidR="008C0C67" w:rsidRDefault="008C0C67">
      <w:pPr>
        <w:rPr>
          <w:i/>
          <w:iCs/>
          <w:lang w:val="en-US"/>
        </w:rPr>
      </w:pPr>
    </w:p>
    <w:p w14:paraId="03032227" w14:textId="138BE510" w:rsidR="008C0C67" w:rsidRDefault="008C0C67" w:rsidP="008C0C67">
      <w:pPr>
        <w:rPr>
          <w:i/>
          <w:iCs/>
          <w:lang w:val="en-US"/>
        </w:rPr>
      </w:pPr>
      <w:r>
        <w:rPr>
          <w:i/>
          <w:iCs/>
          <w:lang w:val="en-US"/>
        </w:rPr>
        <w:t>G</w:t>
      </w:r>
      <w:r>
        <w:rPr>
          <w:i/>
          <w:iCs/>
          <w:lang w:val="en-US"/>
        </w:rPr>
        <w:t>ene-environment interactions</w:t>
      </w:r>
      <w:r>
        <w:rPr>
          <w:i/>
          <w:iCs/>
          <w:lang w:val="en-US"/>
        </w:rPr>
        <w:t xml:space="preserve"> (</w:t>
      </w:r>
      <w:proofErr w:type="spellStart"/>
      <w:r>
        <w:rPr>
          <w:i/>
          <w:iCs/>
          <w:lang w:val="en-US"/>
        </w:rPr>
        <w:t>GxE</w:t>
      </w:r>
      <w:proofErr w:type="spellEnd"/>
      <w:r>
        <w:rPr>
          <w:i/>
          <w:iCs/>
          <w:lang w:val="en-US"/>
        </w:rPr>
        <w:t>)</w:t>
      </w:r>
    </w:p>
    <w:p w14:paraId="7EE271D8" w14:textId="5036745D" w:rsidR="006A5852" w:rsidRDefault="006A5852">
      <w:pPr>
        <w:rPr>
          <w:i/>
          <w:iCs/>
          <w:lang w:val="en-US"/>
        </w:rPr>
      </w:pPr>
    </w:p>
    <w:p w14:paraId="4FDA0C80" w14:textId="649495EC" w:rsidR="00530779" w:rsidRDefault="008A1B88">
      <w:pPr>
        <w:rPr>
          <w:lang w:val="en-US"/>
        </w:rPr>
      </w:pPr>
      <w:r>
        <w:rPr>
          <w:lang w:val="en-US"/>
        </w:rPr>
        <w:t xml:space="preserve">Top </w:t>
      </w:r>
      <w:proofErr w:type="spellStart"/>
      <w:r>
        <w:rPr>
          <w:lang w:val="en-US"/>
        </w:rPr>
        <w:t>vQTLs</w:t>
      </w:r>
      <w:proofErr w:type="spellEnd"/>
      <w:r>
        <w:rPr>
          <w:lang w:val="en-US"/>
        </w:rPr>
        <w:t xml:space="preserve"> were tested for </w:t>
      </w:r>
      <w:proofErr w:type="spellStart"/>
      <w:r>
        <w:rPr>
          <w:lang w:val="en-US"/>
        </w:rPr>
        <w:t>GxE</w:t>
      </w:r>
      <w:proofErr w:type="spellEnd"/>
      <w:r>
        <w:rPr>
          <w:lang w:val="en-US"/>
        </w:rPr>
        <w:t xml:space="preserve"> effect </w:t>
      </w:r>
      <w:r w:rsidR="000B029A">
        <w:rPr>
          <w:lang w:val="en-US"/>
        </w:rPr>
        <w:t xml:space="preserve">using </w:t>
      </w:r>
      <w:r>
        <w:rPr>
          <w:lang w:val="en-US"/>
        </w:rPr>
        <w:t xml:space="preserve">a range of modifiers </w:t>
      </w:r>
      <w:r w:rsidR="000B029A">
        <w:rPr>
          <w:lang w:val="en-US"/>
        </w:rPr>
        <w:t xml:space="preserve">and </w:t>
      </w:r>
      <w:r w:rsidR="00EE32BF">
        <w:rPr>
          <w:lang w:val="en-US"/>
        </w:rPr>
        <w:t xml:space="preserve">the heteroscedastic robust linear model </w:t>
      </w:r>
      <w:r>
        <w:rPr>
          <w:lang w:val="en-US"/>
        </w:rPr>
        <w:t>(</w:t>
      </w:r>
      <w:r w:rsidRPr="008A1B88">
        <w:rPr>
          <w:b/>
          <w:bCs/>
          <w:lang w:val="en-US"/>
        </w:rPr>
        <w:t>Figure 4</w:t>
      </w:r>
      <w:r>
        <w:rPr>
          <w:lang w:val="en-US"/>
        </w:rPr>
        <w:t>).</w:t>
      </w:r>
      <w:r w:rsidR="00D96FDE">
        <w:rPr>
          <w:lang w:val="en-US"/>
        </w:rPr>
        <w:t xml:space="preserve"> We identified 82 </w:t>
      </w:r>
      <w:proofErr w:type="spellStart"/>
      <w:r w:rsidR="00D96FDE">
        <w:rPr>
          <w:lang w:val="en-US"/>
        </w:rPr>
        <w:t>GxE</w:t>
      </w:r>
      <w:proofErr w:type="spellEnd"/>
      <w:r w:rsidR="00D96FDE">
        <w:rPr>
          <w:lang w:val="en-US"/>
        </w:rPr>
        <w:t xml:space="preserve"> effects with a </w:t>
      </w:r>
      <w:r w:rsidR="00935401">
        <w:rPr>
          <w:lang w:val="en-US"/>
        </w:rPr>
        <w:t>p</w:t>
      </w:r>
      <w:r w:rsidR="00D96FDE">
        <w:rPr>
          <w:lang w:val="en-US"/>
        </w:rPr>
        <w:t>-value threshold of 5 x 10</w:t>
      </w:r>
      <w:r w:rsidR="00D96FDE" w:rsidRPr="00D96FDE">
        <w:rPr>
          <w:vertAlign w:val="superscript"/>
          <w:lang w:val="en-US"/>
        </w:rPr>
        <w:t>-8</w:t>
      </w:r>
      <w:r w:rsidR="00AB2612">
        <w:rPr>
          <w:lang w:val="en-US"/>
        </w:rPr>
        <w:t>.</w:t>
      </w:r>
      <w:r w:rsidR="00857305">
        <w:rPr>
          <w:lang w:val="en-US"/>
        </w:rPr>
        <w:t xml:space="preserve"> </w:t>
      </w:r>
      <w:r w:rsidR="006B1AA2">
        <w:rPr>
          <w:lang w:val="en-US"/>
        </w:rPr>
        <w:t xml:space="preserve">Age (n=18), sex (n=28) and BMI (n=32) accounted for </w:t>
      </w:r>
      <w:r w:rsidR="00020BF9">
        <w:rPr>
          <w:lang w:val="en-US"/>
        </w:rPr>
        <w:t>most</w:t>
      </w:r>
      <w:r w:rsidR="006B1AA2">
        <w:rPr>
          <w:lang w:val="en-US"/>
        </w:rPr>
        <w:t xml:space="preserve"> </w:t>
      </w:r>
      <w:r w:rsidR="003207C2">
        <w:rPr>
          <w:lang w:val="en-US"/>
        </w:rPr>
        <w:t>findings</w:t>
      </w:r>
      <w:r w:rsidR="00653666">
        <w:rPr>
          <w:lang w:val="en-US"/>
        </w:rPr>
        <w:t>, meanwhile alcohol intake (n=1), smoking status (n=2) and physical activity (n=1</w:t>
      </w:r>
      <w:r w:rsidR="00B44B2B">
        <w:rPr>
          <w:lang w:val="en-US"/>
        </w:rPr>
        <w:t>) were modifiers of the remaining effects.</w:t>
      </w:r>
      <w:r w:rsidR="004C7CA7">
        <w:rPr>
          <w:lang w:val="en-US"/>
        </w:rPr>
        <w:t xml:space="preserve"> We also tested for interaction by </w:t>
      </w:r>
      <w:r w:rsidR="0006037C">
        <w:rPr>
          <w:lang w:val="en-US"/>
        </w:rPr>
        <w:t xml:space="preserve">daily </w:t>
      </w:r>
      <w:r w:rsidR="004C7CA7">
        <w:rPr>
          <w:lang w:val="en-US"/>
        </w:rPr>
        <w:t xml:space="preserve">sugar and fat </w:t>
      </w:r>
      <w:r w:rsidR="00F35720">
        <w:rPr>
          <w:lang w:val="en-US"/>
        </w:rPr>
        <w:t>intake but</w:t>
      </w:r>
      <w:r w:rsidR="004C7CA7">
        <w:rPr>
          <w:lang w:val="en-US"/>
        </w:rPr>
        <w:t xml:space="preserve"> identified no </w:t>
      </w:r>
      <w:r w:rsidR="00BF777C">
        <w:rPr>
          <w:lang w:val="en-US"/>
        </w:rPr>
        <w:t xml:space="preserve">robust </w:t>
      </w:r>
      <w:proofErr w:type="spellStart"/>
      <w:r w:rsidR="004C7CA7">
        <w:rPr>
          <w:lang w:val="en-US"/>
        </w:rPr>
        <w:t>GxE</w:t>
      </w:r>
      <w:proofErr w:type="spellEnd"/>
      <w:r w:rsidR="004C7CA7">
        <w:rPr>
          <w:lang w:val="en-US"/>
        </w:rPr>
        <w:t xml:space="preserve"> effects.</w:t>
      </w:r>
      <w:r w:rsidR="00396F81">
        <w:rPr>
          <w:lang w:val="en-US"/>
        </w:rPr>
        <w:t xml:space="preserve"> </w:t>
      </w:r>
      <w:r w:rsidR="00F35720">
        <w:rPr>
          <w:lang w:val="en-US"/>
        </w:rPr>
        <w:t xml:space="preserve">The strongest evidence was observed for </w:t>
      </w:r>
      <w:r w:rsidR="00F35720" w:rsidRPr="00F35720">
        <w:rPr>
          <w:lang w:val="en-US"/>
        </w:rPr>
        <w:t>rs938555A</w:t>
      </w:r>
      <w:r w:rsidR="00F35720">
        <w:rPr>
          <w:lang w:val="en-US"/>
        </w:rPr>
        <w:t xml:space="preserve">*sex (SD) which was associated with 0.08 SD increase in urate concentration (95% CI </w:t>
      </w:r>
      <w:r w:rsidR="00423E05">
        <w:rPr>
          <w:lang w:val="en-US"/>
        </w:rPr>
        <w:t>0.07, 0.08</w:t>
      </w:r>
      <w:r w:rsidR="00F35720">
        <w:rPr>
          <w:lang w:val="en-US"/>
        </w:rPr>
        <w:t>)</w:t>
      </w:r>
      <w:r w:rsidR="00423E05">
        <w:rPr>
          <w:lang w:val="en-US"/>
        </w:rPr>
        <w:t xml:space="preserve">. </w:t>
      </w:r>
      <w:r w:rsidR="00CB67BB">
        <w:rPr>
          <w:lang w:val="en-US"/>
        </w:rPr>
        <w:t>R</w:t>
      </w:r>
      <w:r w:rsidR="004C2110" w:rsidRPr="00F35720">
        <w:rPr>
          <w:lang w:val="en-US"/>
        </w:rPr>
        <w:t>s938555</w:t>
      </w:r>
      <w:r w:rsidR="00CF76B0">
        <w:rPr>
          <w:lang w:val="en-US"/>
        </w:rPr>
        <w:t xml:space="preserve"> </w:t>
      </w:r>
      <w:r w:rsidR="007A3B11">
        <w:rPr>
          <w:lang w:val="en-US"/>
        </w:rPr>
        <w:t>is an intronic variant of SLC2A9 and</w:t>
      </w:r>
      <w:r w:rsidR="003B7144">
        <w:rPr>
          <w:lang w:val="en-US"/>
        </w:rPr>
        <w:t xml:space="preserve"> strongly associates with </w:t>
      </w:r>
      <w:r w:rsidR="00926D70">
        <w:rPr>
          <w:lang w:val="en-US"/>
        </w:rPr>
        <w:t xml:space="preserve">gene </w:t>
      </w:r>
      <w:r w:rsidR="003B7144">
        <w:rPr>
          <w:lang w:val="en-US"/>
        </w:rPr>
        <w:t>expression in blood (</w:t>
      </w:r>
      <w:r w:rsidR="00F93386">
        <w:rPr>
          <w:lang w:val="en-US"/>
        </w:rPr>
        <w:t>-</w:t>
      </w:r>
      <w:r w:rsidR="00F9067A">
        <w:rPr>
          <w:lang w:val="en-US"/>
        </w:rPr>
        <w:t xml:space="preserve">0.22 SD [95% CI </w:t>
      </w:r>
      <w:r w:rsidR="00F93386">
        <w:rPr>
          <w:lang w:val="en-US"/>
        </w:rPr>
        <w:t>-</w:t>
      </w:r>
      <w:r w:rsidR="00F9067A">
        <w:rPr>
          <w:lang w:val="en-US"/>
        </w:rPr>
        <w:t xml:space="preserve">0.19, </w:t>
      </w:r>
      <w:r w:rsidR="00F93386">
        <w:rPr>
          <w:lang w:val="en-US"/>
        </w:rPr>
        <w:t>-</w:t>
      </w:r>
      <w:r w:rsidR="00F9067A">
        <w:rPr>
          <w:lang w:val="en-US"/>
        </w:rPr>
        <w:t>0.25]</w:t>
      </w:r>
      <w:r w:rsidR="003B7144">
        <w:rPr>
          <w:lang w:val="en-US"/>
        </w:rPr>
        <w:t>).</w:t>
      </w:r>
      <w:r w:rsidR="00B36F19">
        <w:rPr>
          <w:lang w:val="en-US"/>
        </w:rPr>
        <w:t xml:space="preserve"> We also identified </w:t>
      </w:r>
      <w:r w:rsidR="00DA6DF1">
        <w:rPr>
          <w:lang w:val="en-US"/>
        </w:rPr>
        <w:t xml:space="preserve">a small but precise </w:t>
      </w:r>
      <w:r w:rsidR="00B36F19">
        <w:rPr>
          <w:lang w:val="en-US"/>
        </w:rPr>
        <w:t xml:space="preserve">-0.02 SD </w:t>
      </w:r>
      <w:r w:rsidR="00DA6DF1">
        <w:rPr>
          <w:lang w:val="en-US"/>
        </w:rPr>
        <w:t xml:space="preserve">decrease in </w:t>
      </w:r>
      <w:r w:rsidR="00B36F19">
        <w:rPr>
          <w:lang w:val="en-US"/>
        </w:rPr>
        <w:t>GGT concentration (95% CI -0.02, -0.02)</w:t>
      </w:r>
      <w:r w:rsidR="00DD0077">
        <w:rPr>
          <w:lang w:val="en-US"/>
        </w:rPr>
        <w:t xml:space="preserve"> associated with </w:t>
      </w:r>
      <w:r w:rsidR="00DD0077" w:rsidRPr="00DD0077">
        <w:rPr>
          <w:lang w:val="en-US"/>
        </w:rPr>
        <w:t>rs9612664G</w:t>
      </w:r>
      <w:r w:rsidR="00DD0077">
        <w:rPr>
          <w:lang w:val="en-US"/>
        </w:rPr>
        <w:t>*sex (SD).</w:t>
      </w:r>
      <w:r w:rsidR="00E475BB">
        <w:rPr>
          <w:lang w:val="en-US"/>
        </w:rPr>
        <w:t xml:space="preserve"> </w:t>
      </w:r>
      <w:r w:rsidR="00182921">
        <w:rPr>
          <w:lang w:val="en-US"/>
        </w:rPr>
        <w:t>R</w:t>
      </w:r>
      <w:r w:rsidR="00F063D9" w:rsidRPr="00DD0077">
        <w:rPr>
          <w:lang w:val="en-US"/>
        </w:rPr>
        <w:t>s9612664</w:t>
      </w:r>
      <w:r w:rsidR="00182921">
        <w:rPr>
          <w:lang w:val="en-US"/>
        </w:rPr>
        <w:t xml:space="preserve"> </w:t>
      </w:r>
      <w:r w:rsidR="0025263D">
        <w:rPr>
          <w:lang w:val="en-US"/>
        </w:rPr>
        <w:t xml:space="preserve">was not </w:t>
      </w:r>
      <w:r w:rsidR="00636E04">
        <w:rPr>
          <w:lang w:val="en-US"/>
        </w:rPr>
        <w:t>genot</w:t>
      </w:r>
      <w:r w:rsidR="00030E9B">
        <w:rPr>
          <w:lang w:val="en-US"/>
        </w:rPr>
        <w:t xml:space="preserve">yped in </w:t>
      </w:r>
      <w:proofErr w:type="spellStart"/>
      <w:r w:rsidR="00030E9B">
        <w:rPr>
          <w:lang w:val="en-US"/>
        </w:rPr>
        <w:t>eQTLgen</w:t>
      </w:r>
      <w:proofErr w:type="spellEnd"/>
      <w:r w:rsidR="00030E9B">
        <w:rPr>
          <w:lang w:val="en-US"/>
        </w:rPr>
        <w:t xml:space="preserve"> but was associated with GGT1 expression in blood using data from </w:t>
      </w:r>
      <w:proofErr w:type="spellStart"/>
      <w:r w:rsidR="00030E9B">
        <w:rPr>
          <w:lang w:val="en-US"/>
        </w:rPr>
        <w:t>GTEx</w:t>
      </w:r>
      <w:proofErr w:type="spellEnd"/>
      <w:r w:rsidR="00030E9B">
        <w:rPr>
          <w:lang w:val="en-US"/>
        </w:rPr>
        <w:t xml:space="preserve"> </w:t>
      </w:r>
      <w:r w:rsidR="0070332C">
        <w:rPr>
          <w:lang w:val="en-US"/>
        </w:rPr>
        <w:t xml:space="preserve">v8 </w:t>
      </w:r>
      <w:r w:rsidR="00030E9B">
        <w:rPr>
          <w:lang w:val="en-US"/>
        </w:rPr>
        <w:t>(</w:t>
      </w:r>
      <w:r w:rsidR="001626E0">
        <w:rPr>
          <w:lang w:val="en-US"/>
        </w:rPr>
        <w:t xml:space="preserve">0.17 SD [95% </w:t>
      </w:r>
      <w:proofErr w:type="gramStart"/>
      <w:r w:rsidR="001626E0">
        <w:rPr>
          <w:lang w:val="en-US"/>
        </w:rPr>
        <w:t>CI ]</w:t>
      </w:r>
      <w:proofErr w:type="gramEnd"/>
      <w:r w:rsidR="00030E9B">
        <w:rPr>
          <w:lang w:val="en-US"/>
        </w:rPr>
        <w:t>).</w:t>
      </w:r>
    </w:p>
    <w:p w14:paraId="58DC6530" w14:textId="77777777" w:rsidR="00530779" w:rsidRDefault="00530779">
      <w:pPr>
        <w:rPr>
          <w:lang w:val="en-US"/>
        </w:rPr>
      </w:pPr>
    </w:p>
    <w:p w14:paraId="451E991D" w14:textId="77777777" w:rsidR="00530779" w:rsidRDefault="00530779">
      <w:pPr>
        <w:rPr>
          <w:lang w:val="en-US"/>
        </w:rPr>
      </w:pPr>
    </w:p>
    <w:p w14:paraId="08AEDDEC" w14:textId="1A22D3A8" w:rsidR="009C6441" w:rsidRDefault="00396F81">
      <w:pPr>
        <w:rPr>
          <w:lang w:val="en-US"/>
        </w:rPr>
      </w:pPr>
      <w:r>
        <w:rPr>
          <w:lang w:val="en-US"/>
        </w:rPr>
        <w:t xml:space="preserve">Among the largest </w:t>
      </w:r>
      <w:proofErr w:type="spellStart"/>
      <w:r>
        <w:rPr>
          <w:lang w:val="en-US"/>
        </w:rPr>
        <w:t>GxE</w:t>
      </w:r>
      <w:proofErr w:type="spellEnd"/>
      <w:r>
        <w:rPr>
          <w:lang w:val="en-US"/>
        </w:rPr>
        <w:t xml:space="preserve"> estimates were </w:t>
      </w:r>
      <w:r w:rsidR="00E545E7">
        <w:rPr>
          <w:lang w:val="en-US"/>
        </w:rPr>
        <w:t xml:space="preserve">for </w:t>
      </w:r>
      <w:r w:rsidR="003C14A4" w:rsidRPr="003C14A4">
        <w:rPr>
          <w:lang w:val="en-US"/>
        </w:rPr>
        <w:t>rs1065853G</w:t>
      </w:r>
      <w:r w:rsidR="006C1F47">
        <w:rPr>
          <w:lang w:val="en-US"/>
        </w:rPr>
        <w:t xml:space="preserve">, a proxy </w:t>
      </w:r>
      <w:r w:rsidR="009C6441">
        <w:rPr>
          <w:lang w:val="en-US"/>
        </w:rPr>
        <w:t>of</w:t>
      </w:r>
      <w:r w:rsidR="006C1F47">
        <w:rPr>
          <w:lang w:val="en-US"/>
        </w:rPr>
        <w:t xml:space="preserve"> </w:t>
      </w:r>
      <w:r w:rsidR="002E0A05">
        <w:rPr>
          <w:lang w:val="en-US"/>
        </w:rPr>
        <w:t>rs7412</w:t>
      </w:r>
      <w:r w:rsidR="00301F5C">
        <w:rPr>
          <w:lang w:val="en-US"/>
        </w:rPr>
        <w:t>C</w:t>
      </w:r>
      <w:r w:rsidR="00851C7C">
        <w:rPr>
          <w:lang w:val="en-US"/>
        </w:rPr>
        <w:t xml:space="preserve"> </w:t>
      </w:r>
      <w:r w:rsidR="002C4306">
        <w:rPr>
          <w:lang w:val="en-US"/>
        </w:rPr>
        <w:t xml:space="preserve">in Europeans </w:t>
      </w:r>
      <w:r w:rsidR="00851C7C">
        <w:rPr>
          <w:lang w:val="en-US"/>
        </w:rPr>
        <w:t>(R</w:t>
      </w:r>
      <w:r w:rsidR="00851C7C" w:rsidRPr="00851C7C">
        <w:rPr>
          <w:vertAlign w:val="superscript"/>
          <w:lang w:val="en-US"/>
        </w:rPr>
        <w:t>2</w:t>
      </w:r>
      <w:r w:rsidR="00851C7C">
        <w:rPr>
          <w:lang w:val="en-US"/>
        </w:rPr>
        <w:t>=1.0)</w:t>
      </w:r>
      <w:r w:rsidR="006C1F47">
        <w:rPr>
          <w:lang w:val="en-US"/>
        </w:rPr>
        <w:t xml:space="preserve"> which produces the </w:t>
      </w:r>
      <w:r w:rsidR="00613D4A">
        <w:rPr>
          <w:lang w:val="en-US"/>
        </w:rPr>
        <w:t xml:space="preserve">APOE </w:t>
      </w:r>
      <w:r w:rsidR="00FE65D4">
        <w:rPr>
          <w:lang w:val="en-US"/>
        </w:rPr>
        <w:t>isoform</w:t>
      </w:r>
      <w:r w:rsidR="00301F5C">
        <w:rPr>
          <w:lang w:val="en-US"/>
        </w:rPr>
        <w:t xml:space="preserve">s </w:t>
      </w:r>
      <w:r w:rsidR="00B3578E">
        <w:rPr>
          <w:lang w:val="en-US"/>
        </w:rPr>
        <w:sym w:font="Symbol" w:char="F065"/>
      </w:r>
      <w:r w:rsidR="00B3578E">
        <w:rPr>
          <w:lang w:val="en-US"/>
        </w:rPr>
        <w:t>3</w:t>
      </w:r>
      <w:r w:rsidR="00525C1D">
        <w:rPr>
          <w:lang w:val="en-US"/>
        </w:rPr>
        <w:t xml:space="preserve"> and </w:t>
      </w:r>
      <w:r w:rsidR="00301F5C">
        <w:rPr>
          <w:lang w:val="en-US"/>
        </w:rPr>
        <w:sym w:font="Symbol" w:char="F065"/>
      </w:r>
      <w:r w:rsidR="00301F5C">
        <w:rPr>
          <w:lang w:val="en-US"/>
        </w:rPr>
        <w:t>4</w:t>
      </w:r>
      <w:r w:rsidR="00B3578E">
        <w:rPr>
          <w:lang w:val="en-US"/>
        </w:rPr>
        <w:t>.</w:t>
      </w:r>
      <w:r w:rsidR="002849FA">
        <w:rPr>
          <w:lang w:val="en-US"/>
        </w:rPr>
        <w:t xml:space="preserve"> </w:t>
      </w:r>
      <w:r w:rsidR="009C6441">
        <w:rPr>
          <w:lang w:val="en-US"/>
        </w:rPr>
        <w:t>Rs</w:t>
      </w:r>
      <w:r w:rsidR="002849FA" w:rsidRPr="003C14A4">
        <w:rPr>
          <w:lang w:val="en-US"/>
        </w:rPr>
        <w:t>1065853G</w:t>
      </w:r>
      <w:r w:rsidR="009C6441">
        <w:rPr>
          <w:lang w:val="en-US"/>
        </w:rPr>
        <w:t>*</w:t>
      </w:r>
      <w:r w:rsidR="009C6811">
        <w:rPr>
          <w:lang w:val="en-US"/>
        </w:rPr>
        <w:t xml:space="preserve">sex </w:t>
      </w:r>
      <w:r w:rsidR="00937D93">
        <w:rPr>
          <w:lang w:val="en-US"/>
        </w:rPr>
        <w:t>(SD)</w:t>
      </w:r>
      <w:r w:rsidR="00993D0E">
        <w:rPr>
          <w:lang w:val="en-US"/>
        </w:rPr>
        <w:t xml:space="preserve"> </w:t>
      </w:r>
      <w:r w:rsidR="0033233E">
        <w:rPr>
          <w:lang w:val="en-US"/>
        </w:rPr>
        <w:t xml:space="preserve">lowered </w:t>
      </w:r>
      <w:r w:rsidR="00993D0E">
        <w:rPr>
          <w:lang w:val="en-US"/>
        </w:rPr>
        <w:t xml:space="preserve">LDL by </w:t>
      </w:r>
      <w:r w:rsidR="00DA2F7C">
        <w:rPr>
          <w:lang w:val="en-US"/>
        </w:rPr>
        <w:t xml:space="preserve">-0.06 SD (95% CI </w:t>
      </w:r>
      <w:r w:rsidR="00DA2F7C">
        <w:rPr>
          <w:lang w:val="en-US"/>
        </w:rPr>
        <w:t>-0.06, -0.07</w:t>
      </w:r>
      <w:r w:rsidR="00DA2F7C">
        <w:rPr>
          <w:lang w:val="en-US"/>
        </w:rPr>
        <w:t>) and</w:t>
      </w:r>
      <w:r w:rsidR="001341D0">
        <w:rPr>
          <w:lang w:val="en-US"/>
        </w:rPr>
        <w:t xml:space="preserve"> r</w:t>
      </w:r>
      <w:r w:rsidR="00F518F3">
        <w:rPr>
          <w:lang w:val="en-US"/>
        </w:rPr>
        <w:t>s</w:t>
      </w:r>
      <w:r w:rsidR="00F518F3" w:rsidRPr="003C14A4">
        <w:rPr>
          <w:lang w:val="en-US"/>
        </w:rPr>
        <w:t>1065853G</w:t>
      </w:r>
      <w:r w:rsidR="00F518F3">
        <w:rPr>
          <w:lang w:val="en-US"/>
        </w:rPr>
        <w:t>*</w:t>
      </w:r>
      <w:r w:rsidR="001341D0">
        <w:rPr>
          <w:lang w:val="en-US"/>
        </w:rPr>
        <w:t>age</w:t>
      </w:r>
      <w:r w:rsidR="00F518F3">
        <w:rPr>
          <w:lang w:val="en-US"/>
        </w:rPr>
        <w:t xml:space="preserve"> (SD)</w:t>
      </w:r>
      <w:r w:rsidR="00D31655">
        <w:rPr>
          <w:lang w:val="en-US"/>
        </w:rPr>
        <w:t xml:space="preserve"> </w:t>
      </w:r>
      <w:r w:rsidR="009F6BDC">
        <w:rPr>
          <w:lang w:val="en-US"/>
        </w:rPr>
        <w:t>lowered LDL by</w:t>
      </w:r>
      <w:r w:rsidR="00CB399C">
        <w:rPr>
          <w:lang w:val="en-US"/>
        </w:rPr>
        <w:t xml:space="preserve"> </w:t>
      </w:r>
      <w:r w:rsidR="00CB399C">
        <w:rPr>
          <w:lang w:val="en-US"/>
        </w:rPr>
        <w:t xml:space="preserve">-0.05 </w:t>
      </w:r>
      <w:r w:rsidR="00CB399C">
        <w:rPr>
          <w:lang w:val="en-US"/>
        </w:rPr>
        <w:t xml:space="preserve">SD </w:t>
      </w:r>
      <w:r w:rsidR="00CB399C">
        <w:rPr>
          <w:lang w:val="en-US"/>
        </w:rPr>
        <w:t xml:space="preserve">-c </w:t>
      </w:r>
      <w:r w:rsidR="00CB399C">
        <w:rPr>
          <w:lang w:val="en-US"/>
        </w:rPr>
        <w:t>(</w:t>
      </w:r>
      <w:r w:rsidR="00CB399C">
        <w:rPr>
          <w:lang w:val="en-US"/>
        </w:rPr>
        <w:t>95% CI -0.05, -0.06</w:t>
      </w:r>
      <w:r w:rsidR="00CB399C">
        <w:rPr>
          <w:lang w:val="en-US"/>
        </w:rPr>
        <w:t>).</w:t>
      </w:r>
      <w:r w:rsidR="00530779">
        <w:rPr>
          <w:lang w:val="en-US"/>
        </w:rPr>
        <w:t xml:space="preserve"> </w:t>
      </w:r>
    </w:p>
    <w:p w14:paraId="6AAB251E" w14:textId="77777777" w:rsidR="009C6441" w:rsidRDefault="009C6441">
      <w:pPr>
        <w:rPr>
          <w:lang w:val="en-US"/>
        </w:rPr>
      </w:pPr>
    </w:p>
    <w:p w14:paraId="541AE83A" w14:textId="2BBE5CED" w:rsidR="006A5852" w:rsidRPr="00D96FDE" w:rsidRDefault="00AD0EC7">
      <w:pPr>
        <w:rPr>
          <w:lang w:val="en-US"/>
        </w:rPr>
      </w:pPr>
      <w:r>
        <w:rPr>
          <w:lang w:val="en-US"/>
        </w:rPr>
        <w:t xml:space="preserve">on LDL-c </w:t>
      </w:r>
      <w:r w:rsidR="00B40044">
        <w:rPr>
          <w:lang w:val="en-US"/>
        </w:rPr>
        <w:t xml:space="preserve">was </w:t>
      </w:r>
      <w:r>
        <w:rPr>
          <w:lang w:val="en-US"/>
        </w:rPr>
        <w:t>(</w:t>
      </w:r>
      <w:r w:rsidR="009E5533">
        <w:rPr>
          <w:lang w:val="en-US"/>
        </w:rPr>
        <w:t>rs</w:t>
      </w:r>
      <w:r w:rsidR="009E5533" w:rsidRPr="003C14A4">
        <w:rPr>
          <w:lang w:val="en-US"/>
        </w:rPr>
        <w:t>1065853G</w:t>
      </w:r>
      <w:r w:rsidR="009E5533">
        <w:rPr>
          <w:lang w:val="en-US"/>
        </w:rPr>
        <w:t>*</w:t>
      </w:r>
      <w:r w:rsidR="00B40044">
        <w:rPr>
          <w:lang w:val="en-US"/>
        </w:rPr>
        <w:t>sex</w:t>
      </w:r>
      <w:r w:rsidR="00806F53">
        <w:rPr>
          <w:lang w:val="en-US"/>
        </w:rPr>
        <w:t xml:space="preserve">, </w:t>
      </w:r>
      <w:r w:rsidR="00B40044">
        <w:rPr>
          <w:lang w:val="en-US"/>
        </w:rPr>
        <w:t xml:space="preserve">SD </w:t>
      </w:r>
      <w:r w:rsidR="00DA044F">
        <w:rPr>
          <w:lang w:val="en-US"/>
        </w:rPr>
        <w:t xml:space="preserve">-0.06 SD </w:t>
      </w:r>
      <w:r w:rsidR="00077C32">
        <w:rPr>
          <w:lang w:val="en-US"/>
        </w:rPr>
        <w:t xml:space="preserve">LDL-c </w:t>
      </w:r>
      <w:r w:rsidR="00DA044F">
        <w:rPr>
          <w:lang w:val="en-US"/>
        </w:rPr>
        <w:t>[95% CI]</w:t>
      </w:r>
      <w:r w:rsidR="009E5533">
        <w:rPr>
          <w:lang w:val="en-US"/>
        </w:rPr>
        <w:t xml:space="preserve"> </w:t>
      </w:r>
      <w:r>
        <w:rPr>
          <w:lang w:val="en-US"/>
        </w:rPr>
        <w:t xml:space="preserve">and </w:t>
      </w:r>
      <w:r w:rsidR="00806F53">
        <w:rPr>
          <w:lang w:val="en-US"/>
        </w:rPr>
        <w:t>rs</w:t>
      </w:r>
      <w:r w:rsidR="00806F53" w:rsidRPr="003C14A4">
        <w:rPr>
          <w:lang w:val="en-US"/>
        </w:rPr>
        <w:t>1065853G</w:t>
      </w:r>
      <w:r w:rsidR="00806F53">
        <w:rPr>
          <w:lang w:val="en-US"/>
        </w:rPr>
        <w:t>*</w:t>
      </w:r>
      <w:r w:rsidR="00806F53">
        <w:rPr>
          <w:lang w:val="en-US"/>
        </w:rPr>
        <w:t xml:space="preserve">age, </w:t>
      </w:r>
      <w:r w:rsidR="00806F53">
        <w:rPr>
          <w:lang w:val="en-US"/>
        </w:rPr>
        <w:t>SD]</w:t>
      </w:r>
      <w:r w:rsidR="009E5533">
        <w:rPr>
          <w:lang w:val="en-US"/>
        </w:rPr>
        <w:t>)</w:t>
      </w:r>
      <w:r w:rsidR="002B1813">
        <w:rPr>
          <w:lang w:val="en-US"/>
        </w:rPr>
        <w:t xml:space="preserve">. </w:t>
      </w:r>
    </w:p>
    <w:p w14:paraId="308EDF09" w14:textId="740F331C" w:rsidR="00E01EAC" w:rsidRDefault="00E01EAC">
      <w:pPr>
        <w:rPr>
          <w:lang w:val="en-US"/>
        </w:rPr>
      </w:pPr>
    </w:p>
    <w:p w14:paraId="0628A705" w14:textId="121729CD" w:rsidR="00E01EAC" w:rsidRDefault="00307B72">
      <w:pPr>
        <w:rPr>
          <w:i/>
          <w:iCs/>
          <w:lang w:val="en-US"/>
        </w:rPr>
      </w:pPr>
      <w:r>
        <w:rPr>
          <w:i/>
          <w:iCs/>
          <w:lang w:val="en-US"/>
        </w:rPr>
        <w:t xml:space="preserve">Overlap of </w:t>
      </w:r>
      <w:proofErr w:type="spellStart"/>
      <w:r>
        <w:rPr>
          <w:i/>
          <w:iCs/>
          <w:lang w:val="en-US"/>
        </w:rPr>
        <w:t>vQTLs</w:t>
      </w:r>
      <w:proofErr w:type="spellEnd"/>
      <w:r>
        <w:rPr>
          <w:i/>
          <w:iCs/>
          <w:lang w:val="en-US"/>
        </w:rPr>
        <w:t xml:space="preserve"> and drug target loci</w:t>
      </w:r>
    </w:p>
    <w:p w14:paraId="1A10E401" w14:textId="1507C3A5" w:rsidR="00E01EAC" w:rsidRDefault="00E01EAC">
      <w:pPr>
        <w:rPr>
          <w:i/>
          <w:iCs/>
          <w:lang w:val="en-US"/>
        </w:rPr>
      </w:pPr>
    </w:p>
    <w:p w14:paraId="44A723DE" w14:textId="71439586" w:rsidR="00E01EAC" w:rsidRPr="00EE3C0C" w:rsidRDefault="00E01EAC" w:rsidP="00E01EAC">
      <w:pPr>
        <w:rPr>
          <w:lang w:val="en-US"/>
        </w:rPr>
      </w:pPr>
      <w:r>
        <w:rPr>
          <w:lang w:val="en-US"/>
        </w:rPr>
        <w:t xml:space="preserve">Colocalization of </w:t>
      </w:r>
      <w:proofErr w:type="spellStart"/>
      <w:r>
        <w:rPr>
          <w:lang w:val="en-US"/>
        </w:rPr>
        <w:t>vQTLs</w:t>
      </w:r>
      <w:proofErr w:type="spellEnd"/>
      <w:r>
        <w:rPr>
          <w:lang w:val="en-US"/>
        </w:rPr>
        <w:t xml:space="preserve"> with blood </w:t>
      </w:r>
      <w:proofErr w:type="spellStart"/>
      <w:r>
        <w:rPr>
          <w:lang w:val="en-US"/>
        </w:rPr>
        <w:t>eQTL</w:t>
      </w:r>
      <w:proofErr w:type="spellEnd"/>
      <w:r>
        <w:rPr>
          <w:lang w:val="en-US"/>
        </w:rPr>
        <w:t xml:space="preserve"> and </w:t>
      </w:r>
      <w:proofErr w:type="spellStart"/>
      <w:r>
        <w:rPr>
          <w:lang w:val="en-US"/>
        </w:rPr>
        <w:t>pQTL</w:t>
      </w:r>
      <w:proofErr w:type="spellEnd"/>
      <w:r>
        <w:rPr>
          <w:lang w:val="en-US"/>
        </w:rPr>
        <w:t xml:space="preserve"> data frequently implicated different causal loci to the nearest gene (</w:t>
      </w:r>
      <w:r w:rsidRPr="0085004A">
        <w:rPr>
          <w:b/>
          <w:bCs/>
          <w:lang w:val="en-US"/>
        </w:rPr>
        <w:t>Supplementary Table 1</w:t>
      </w:r>
      <w:r>
        <w:rPr>
          <w:lang w:val="en-US"/>
        </w:rPr>
        <w:t xml:space="preserve">). Interestingly, among these findings were established drug targets. To investigate this observation further we performed additional analyses restricting </w:t>
      </w:r>
      <w:proofErr w:type="spellStart"/>
      <w:r>
        <w:rPr>
          <w:lang w:val="en-US"/>
        </w:rPr>
        <w:t>vQTLs</w:t>
      </w:r>
      <w:proofErr w:type="spellEnd"/>
      <w:r>
        <w:rPr>
          <w:lang w:val="en-US"/>
        </w:rPr>
        <w:t xml:space="preserve"> within 1Mb of the coding region of drug targets in </w:t>
      </w:r>
      <w:proofErr w:type="spellStart"/>
      <w:r>
        <w:rPr>
          <w:lang w:val="en-US"/>
        </w:rPr>
        <w:t>ChEMBL</w:t>
      </w:r>
      <w:proofErr w:type="spellEnd"/>
      <w:r>
        <w:rPr>
          <w:lang w:val="en-US"/>
        </w:rPr>
        <w:t xml:space="preserve"> identified </w:t>
      </w:r>
      <w:proofErr w:type="spellStart"/>
      <w:r>
        <w:rPr>
          <w:lang w:val="en-US"/>
        </w:rPr>
        <w:t>vQTL</w:t>
      </w:r>
      <w:proofErr w:type="spellEnd"/>
      <w:r>
        <w:rPr>
          <w:lang w:val="en-US"/>
        </w:rPr>
        <w:t xml:space="preserve"> effects on </w:t>
      </w:r>
      <w:r w:rsidRPr="00F4036E">
        <w:rPr>
          <w:color w:val="FF0000"/>
          <w:lang w:val="en-US"/>
        </w:rPr>
        <w:t>X</w:t>
      </w:r>
      <w:r>
        <w:rPr>
          <w:lang w:val="en-US"/>
        </w:rPr>
        <w:t xml:space="preserve"> drug targets (</w:t>
      </w:r>
      <w:r w:rsidRPr="00AC673F">
        <w:rPr>
          <w:b/>
          <w:bCs/>
          <w:lang w:val="en-US"/>
        </w:rPr>
        <w:t>Table 1</w:t>
      </w:r>
      <w:r>
        <w:rPr>
          <w:lang w:val="en-US"/>
        </w:rPr>
        <w:t>).</w:t>
      </w:r>
    </w:p>
    <w:p w14:paraId="5B17C3CE" w14:textId="77777777" w:rsidR="00E01EAC" w:rsidRDefault="00E01EAC" w:rsidP="00E01EAC">
      <w:pPr>
        <w:rPr>
          <w:lang w:val="en-US"/>
        </w:rPr>
      </w:pPr>
    </w:p>
    <w:p w14:paraId="7C31ADA3" w14:textId="13FF1742" w:rsidR="00262F77" w:rsidRDefault="00262F77">
      <w:pPr>
        <w:rPr>
          <w:lang w:val="en-US"/>
        </w:rPr>
      </w:pPr>
      <w:r>
        <w:rPr>
          <w:lang w:val="en-US"/>
        </w:rPr>
        <w:t>Discussion</w:t>
      </w:r>
    </w:p>
    <w:p w14:paraId="1E9AFE41" w14:textId="3B18D68F" w:rsidR="00262F77" w:rsidRDefault="00262F77">
      <w:pPr>
        <w:rPr>
          <w:lang w:val="en-US"/>
        </w:rPr>
      </w:pPr>
    </w:p>
    <w:p w14:paraId="21744740" w14:textId="7B002C11" w:rsidR="002F775E"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2F775E">
        <w:rPr>
          <w:lang w:val="en-US"/>
        </w:rPr>
        <w:t xml:space="preserve"> of</w:t>
      </w:r>
      <w:proofErr w:type="gramEnd"/>
      <w:r w:rsidR="002F775E">
        <w:rPr>
          <w:lang w:val="en-US"/>
        </w:rPr>
        <w:t xml:space="preserve"> the ALT finding</w:t>
      </w:r>
    </w:p>
    <w:p w14:paraId="432E1896" w14:textId="51389ACA" w:rsidR="00D71DC5"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D71DC5">
        <w:rPr>
          <w:lang w:val="en-US"/>
        </w:rPr>
        <w:t xml:space="preserve"> of</w:t>
      </w:r>
      <w:proofErr w:type="gramEnd"/>
      <w:r w:rsidR="00D71DC5">
        <w:rPr>
          <w:lang w:val="en-US"/>
        </w:rPr>
        <w:t xml:space="preserve"> </w:t>
      </w:r>
      <w:proofErr w:type="spellStart"/>
      <w:r w:rsidR="00D71DC5">
        <w:rPr>
          <w:lang w:val="en-US"/>
        </w:rPr>
        <w:t>GxE</w:t>
      </w:r>
      <w:proofErr w:type="spellEnd"/>
      <w:r w:rsidR="00D71DC5">
        <w:rPr>
          <w:lang w:val="en-US"/>
        </w:rPr>
        <w:t xml:space="preserve"> effects</w:t>
      </w:r>
    </w:p>
    <w:p w14:paraId="3D578A7C" w14:textId="51861F86" w:rsidR="00F04961" w:rsidRDefault="00F04961" w:rsidP="00F04961">
      <w:pPr>
        <w:pStyle w:val="ListParagraph"/>
        <w:numPr>
          <w:ilvl w:val="0"/>
          <w:numId w:val="1"/>
        </w:numPr>
        <w:rPr>
          <w:lang w:val="en-US"/>
        </w:rPr>
      </w:pPr>
      <w:r>
        <w:rPr>
          <w:lang w:val="en-US"/>
        </w:rPr>
        <w:t xml:space="preserve">Colocalization of </w:t>
      </w:r>
      <w:proofErr w:type="spellStart"/>
      <w:r>
        <w:rPr>
          <w:lang w:val="en-US"/>
        </w:rPr>
        <w:t>vQTLs</w:t>
      </w:r>
      <w:proofErr w:type="spellEnd"/>
      <w:r>
        <w:rPr>
          <w:lang w:val="en-US"/>
        </w:rPr>
        <w:t xml:space="preserve"> in the </w:t>
      </w:r>
      <w:proofErr w:type="spellStart"/>
      <w:r>
        <w:rPr>
          <w:lang w:val="en-US"/>
        </w:rPr>
        <w:t>contrext</w:t>
      </w:r>
      <w:proofErr w:type="spellEnd"/>
      <w:r>
        <w:rPr>
          <w:lang w:val="en-US"/>
        </w:rPr>
        <w:t xml:space="preserve"> of drug development</w:t>
      </w:r>
    </w:p>
    <w:p w14:paraId="061D4619" w14:textId="6EB88C39" w:rsidR="00F04961" w:rsidRPr="00F04961" w:rsidRDefault="00F04961" w:rsidP="00F04961">
      <w:pPr>
        <w:pStyle w:val="ListParagraph"/>
        <w:numPr>
          <w:ilvl w:val="1"/>
          <w:numId w:val="1"/>
        </w:numPr>
        <w:rPr>
          <w:lang w:val="en-US"/>
        </w:rPr>
      </w:pPr>
      <w:r>
        <w:rPr>
          <w:lang w:val="en-US"/>
        </w:rPr>
        <w:t xml:space="preserve">Mention </w:t>
      </w:r>
      <w:proofErr w:type="spellStart"/>
      <w:r>
        <w:rPr>
          <w:lang w:val="en-US"/>
        </w:rPr>
        <w:t>vQTL</w:t>
      </w:r>
      <w:proofErr w:type="spellEnd"/>
      <w:r>
        <w:rPr>
          <w:lang w:val="en-US"/>
        </w:rPr>
        <w:t xml:space="preserve"> effects at statin loci and consistency with RCT data</w:t>
      </w:r>
    </w:p>
    <w:p w14:paraId="31AC910A" w14:textId="77777777" w:rsidR="00EC6685" w:rsidRDefault="00EC6685" w:rsidP="00EC6685">
      <w:pPr>
        <w:pStyle w:val="ListParagraph"/>
        <w:numPr>
          <w:ilvl w:val="0"/>
          <w:numId w:val="1"/>
        </w:numPr>
        <w:rPr>
          <w:lang w:val="en-US"/>
        </w:rPr>
      </w:pPr>
      <w:r>
        <w:rPr>
          <w:lang w:val="en-US"/>
        </w:rPr>
        <w:t>Comparison with OSCA</w:t>
      </w:r>
    </w:p>
    <w:p w14:paraId="4444FCCE" w14:textId="77777777" w:rsidR="00EC6685" w:rsidRDefault="00EC6685" w:rsidP="00EC6685">
      <w:pPr>
        <w:pStyle w:val="ListParagraph"/>
        <w:numPr>
          <w:ilvl w:val="1"/>
          <w:numId w:val="1"/>
        </w:numPr>
        <w:rPr>
          <w:lang w:val="en-US"/>
        </w:rPr>
      </w:pPr>
      <w:r>
        <w:rPr>
          <w:lang w:val="en-US"/>
        </w:rPr>
        <w:t>OSCA is better powered with non-normality than B-P but has slightly higher T1E</w:t>
      </w:r>
    </w:p>
    <w:p w14:paraId="25A35250" w14:textId="20E9A460" w:rsidR="00EC6685" w:rsidRDefault="00EC6685" w:rsidP="00EC6685">
      <w:pPr>
        <w:pStyle w:val="ListParagraph"/>
        <w:numPr>
          <w:ilvl w:val="1"/>
          <w:numId w:val="1"/>
        </w:numPr>
        <w:rPr>
          <w:lang w:val="en-US"/>
        </w:rPr>
      </w:pPr>
      <w:r>
        <w:rPr>
          <w:lang w:val="en-US"/>
        </w:rPr>
        <w:t>Effect size cannot be described by linear effect &amp; cannot produce an effect with P=0</w:t>
      </w:r>
    </w:p>
    <w:p w14:paraId="3E53C028" w14:textId="7B4373F3" w:rsidR="00A545DF" w:rsidRPr="007F5C26" w:rsidRDefault="00A545DF" w:rsidP="00A545DF">
      <w:pPr>
        <w:pStyle w:val="ListParagraph"/>
        <w:numPr>
          <w:ilvl w:val="2"/>
          <w:numId w:val="1"/>
        </w:numPr>
        <w:rPr>
          <w:lang w:val="en-US"/>
        </w:rPr>
      </w:pPr>
      <w:r>
        <w:rPr>
          <w:lang w:val="en-US"/>
        </w:rPr>
        <w:t>These effect estimates are not suitable for comparing with RCT data</w:t>
      </w:r>
    </w:p>
    <w:p w14:paraId="05999AFC" w14:textId="77777777" w:rsidR="00EC6685" w:rsidRDefault="00EC6685" w:rsidP="00EC6685">
      <w:pPr>
        <w:pStyle w:val="ListParagraph"/>
        <w:numPr>
          <w:ilvl w:val="1"/>
          <w:numId w:val="1"/>
        </w:numPr>
        <w:rPr>
          <w:lang w:val="en-US"/>
        </w:rPr>
      </w:pPr>
      <w:r>
        <w:rPr>
          <w:lang w:val="en-US"/>
        </w:rPr>
        <w:t>OSCA requires hard dosage values</w:t>
      </w:r>
    </w:p>
    <w:p w14:paraId="558D8823" w14:textId="552ED33C" w:rsidR="00EC6685" w:rsidRPr="00EC6685" w:rsidRDefault="00EC6685" w:rsidP="00EC6685">
      <w:pPr>
        <w:pStyle w:val="ListParagraph"/>
        <w:numPr>
          <w:ilvl w:val="1"/>
          <w:numId w:val="1"/>
        </w:numPr>
        <w:rPr>
          <w:lang w:val="en-US"/>
        </w:rPr>
      </w:pPr>
      <w:r>
        <w:rPr>
          <w:lang w:val="en-US"/>
        </w:rPr>
        <w:t>CPU performance?</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28B92449" w14:textId="6FB68953" w:rsidR="004E7DF5" w:rsidRDefault="003129D5" w:rsidP="00AE1934">
      <w:pPr>
        <w:pStyle w:val="ListParagraph"/>
        <w:numPr>
          <w:ilvl w:val="1"/>
          <w:numId w:val="1"/>
        </w:numPr>
        <w:rPr>
          <w:lang w:val="en-US"/>
        </w:rPr>
      </w:pPr>
      <w:r>
        <w:rPr>
          <w:lang w:val="en-US"/>
        </w:rPr>
        <w:t>Stringent filter on MAF</w:t>
      </w:r>
    </w:p>
    <w:p w14:paraId="48BF2612" w14:textId="16D24935" w:rsidR="007E73DB" w:rsidRDefault="007E73DB" w:rsidP="007E73DB">
      <w:pPr>
        <w:pStyle w:val="ListParagraph"/>
        <w:numPr>
          <w:ilvl w:val="0"/>
          <w:numId w:val="1"/>
        </w:numPr>
        <w:rPr>
          <w:lang w:val="en-US"/>
        </w:rPr>
      </w:pPr>
      <w:r>
        <w:rPr>
          <w:lang w:val="en-US"/>
        </w:rPr>
        <w:t xml:space="preserve">, Wang et al </w:t>
      </w:r>
      <w:proofErr w:type="spellStart"/>
      <w:r>
        <w:rPr>
          <w:lang w:val="en-US"/>
        </w:rPr>
        <w:t>winsorized</w:t>
      </w:r>
      <w:proofErr w:type="spellEnd"/>
      <w:r>
        <w:rPr>
          <w:lang w:val="en-US"/>
        </w:rPr>
        <w:t xml:space="preserve"> traits by removing values +/- 5 SD from the mean however this approach reduces power. Alternatively,</w:t>
      </w:r>
    </w:p>
    <w:p w14:paraId="27DAC740" w14:textId="77777777" w:rsidR="00BB02E1" w:rsidRPr="00BB02E1" w:rsidRDefault="00BB02E1" w:rsidP="00BB02E1">
      <w:pPr>
        <w:pStyle w:val="ListParagraph"/>
        <w:numPr>
          <w:ilvl w:val="0"/>
          <w:numId w:val="1"/>
        </w:numPr>
        <w:rPr>
          <w:lang w:val="en-US"/>
        </w:rPr>
      </w:pPr>
      <w:r w:rsidRPr="00BB02E1">
        <w:rPr>
          <w:lang w:val="en-US"/>
        </w:rPr>
        <w:t>One explanation for these findings is subgroup effects of the gene product on biomarker concentration. This warrants further analyses to determine if the drug for which these targets proxy also have subgroup effects on biomarker concentration.</w:t>
      </w:r>
    </w:p>
    <w:p w14:paraId="1C4F436F" w14:textId="3A620FC8" w:rsidR="00BB02E1" w:rsidRDefault="00BB02E1" w:rsidP="002D6EDF">
      <w:pPr>
        <w:rPr>
          <w:lang w:val="en-US"/>
        </w:rPr>
      </w:pPr>
    </w:p>
    <w:p w14:paraId="41BCECE1" w14:textId="77777777" w:rsidR="002D6EDF" w:rsidRDefault="002D6EDF" w:rsidP="002D6EDF">
      <w:pPr>
        <w:rPr>
          <w:lang w:val="en-US"/>
        </w:rPr>
      </w:pPr>
      <w:r>
        <w:rPr>
          <w:lang w:val="en-US"/>
        </w:rPr>
        <w:t>Code and data availability</w:t>
      </w:r>
    </w:p>
    <w:p w14:paraId="07D84258" w14:textId="77777777" w:rsidR="002D6EDF" w:rsidRDefault="002D6EDF" w:rsidP="002D6EDF">
      <w:pPr>
        <w:rPr>
          <w:lang w:val="en-US"/>
        </w:rPr>
      </w:pPr>
    </w:p>
    <w:p w14:paraId="0E75CBD7" w14:textId="77777777" w:rsidR="002D6EDF" w:rsidRDefault="002D6EDF" w:rsidP="002D6EDF">
      <w:pPr>
        <w:rPr>
          <w:lang w:val="en-US"/>
        </w:rPr>
      </w:pPr>
      <w:r w:rsidRPr="00364898">
        <w:rPr>
          <w:lang w:val="en-US"/>
        </w:rPr>
        <w:t xml:space="preserve">Full GWAS summary statistics are available for the variance effects on biomarker concentration from the </w:t>
      </w:r>
      <w:proofErr w:type="spellStart"/>
      <w:r w:rsidRPr="00364898">
        <w:rPr>
          <w:lang w:val="en-US"/>
        </w:rPr>
        <w:t>OpenGWAS</w:t>
      </w:r>
      <w:proofErr w:type="spellEnd"/>
      <w:r w:rsidRPr="00364898">
        <w:rPr>
          <w:lang w:val="en-US"/>
        </w:rPr>
        <w:t xml:space="preserve"> projec</w:t>
      </w:r>
      <w:r>
        <w:rPr>
          <w:lang w:val="en-US"/>
        </w:rPr>
        <w:t xml:space="preserve">t. </w:t>
      </w:r>
      <w:r w:rsidRPr="00364898">
        <w:rPr>
          <w:lang w:val="en-US"/>
        </w:rPr>
        <w:t>Software is available from</w:t>
      </w:r>
      <w:r>
        <w:rPr>
          <w:lang w:val="en-US"/>
        </w:rPr>
        <w:t xml:space="preserve"> </w:t>
      </w:r>
      <w:commentRangeStart w:id="1"/>
      <w:r w:rsidRPr="00364898">
        <w:rPr>
          <w:lang w:val="en-US"/>
        </w:rPr>
        <w:t>https://ieugit-scmv-d0.epi.bris.ac.uk/ml18692/jlst_cpp</w:t>
      </w:r>
      <w:commentRangeEnd w:id="1"/>
      <w:r>
        <w:rPr>
          <w:rStyle w:val="CommentReference"/>
        </w:rPr>
        <w:commentReference w:id="1"/>
      </w:r>
    </w:p>
    <w:p w14:paraId="5F04444B" w14:textId="77777777" w:rsidR="002D6EDF" w:rsidRPr="002D6EDF" w:rsidRDefault="002D6EDF" w:rsidP="002D6EDF">
      <w:pPr>
        <w:rPr>
          <w:lang w:val="en-US"/>
        </w:rPr>
      </w:pPr>
    </w:p>
    <w:p w14:paraId="49F23703" w14:textId="54E004D2" w:rsidR="00893312" w:rsidRDefault="00893312" w:rsidP="00893312">
      <w:pPr>
        <w:rPr>
          <w:lang w:val="en-US"/>
        </w:rPr>
      </w:pPr>
    </w:p>
    <w:p w14:paraId="62407A5A" w14:textId="77777777" w:rsidR="002D6EDF" w:rsidRDefault="002D6EDF">
      <w:pPr>
        <w:rPr>
          <w:lang w:val="en-US"/>
        </w:rPr>
      </w:pPr>
      <w:r>
        <w:rPr>
          <w:lang w:val="en-US"/>
        </w:rPr>
        <w:br w:type="page"/>
      </w:r>
    </w:p>
    <w:p w14:paraId="6BCAD238" w14:textId="30C07475" w:rsidR="003B1236" w:rsidRDefault="003B1236" w:rsidP="00893312">
      <w:pPr>
        <w:rPr>
          <w:lang w:val="en-US"/>
        </w:rPr>
      </w:pPr>
      <w:r>
        <w:rPr>
          <w:lang w:val="en-US"/>
        </w:rPr>
        <w:lastRenderedPageBreak/>
        <w:t>References</w:t>
      </w:r>
    </w:p>
    <w:p w14:paraId="23E95465" w14:textId="49576C73" w:rsidR="003B1236" w:rsidRDefault="003B1236" w:rsidP="00893312">
      <w:pPr>
        <w:rPr>
          <w:lang w:val="en-US"/>
        </w:rPr>
      </w:pPr>
    </w:p>
    <w:p w14:paraId="28B8AF8E" w14:textId="71666808" w:rsidR="000C68B5" w:rsidRPr="000C68B5" w:rsidRDefault="003B1236" w:rsidP="000C68B5">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0C68B5" w:rsidRPr="000C68B5">
        <w:rPr>
          <w:rFonts w:ascii="Calibri" w:hAnsi="Calibri" w:cs="Calibri"/>
          <w:noProof/>
        </w:rPr>
        <w:t>[1]</w:t>
      </w:r>
      <w:r w:rsidR="000C68B5" w:rsidRPr="000C68B5">
        <w:rPr>
          <w:rFonts w:ascii="Calibri" w:hAnsi="Calibri" w:cs="Calibri"/>
          <w:noProof/>
        </w:rPr>
        <w:tab/>
        <w:t xml:space="preserve">H. Wang </w:t>
      </w:r>
      <w:r w:rsidR="000C68B5" w:rsidRPr="000C68B5">
        <w:rPr>
          <w:rFonts w:ascii="Calibri" w:hAnsi="Calibri" w:cs="Calibri"/>
          <w:i/>
          <w:iCs/>
          <w:noProof/>
        </w:rPr>
        <w:t>et al.</w:t>
      </w:r>
      <w:r w:rsidR="000C68B5" w:rsidRPr="000C68B5">
        <w:rPr>
          <w:rFonts w:ascii="Calibri" w:hAnsi="Calibri" w:cs="Calibri"/>
          <w:noProof/>
        </w:rPr>
        <w:t xml:space="preserve">, “Genotype-by-environment interactions inferred from genetic effects on phenotypic variability in the UK Biobank,” </w:t>
      </w:r>
      <w:r w:rsidR="000C68B5" w:rsidRPr="000C68B5">
        <w:rPr>
          <w:rFonts w:ascii="Calibri" w:hAnsi="Calibri" w:cs="Calibri"/>
          <w:i/>
          <w:iCs/>
          <w:noProof/>
        </w:rPr>
        <w:t>Sci. Adv.</w:t>
      </w:r>
      <w:r w:rsidR="000C68B5" w:rsidRPr="000C68B5">
        <w:rPr>
          <w:rFonts w:ascii="Calibri" w:hAnsi="Calibri" w:cs="Calibri"/>
          <w:noProof/>
        </w:rPr>
        <w:t>, vol. 5, no. 8, p. eaaw3538, Aug. 2019, doi: 10.1126/sciadv.aaw3538.</w:t>
      </w:r>
    </w:p>
    <w:p w14:paraId="50339C26" w14:textId="77777777" w:rsidR="000C68B5" w:rsidRPr="000C68B5" w:rsidRDefault="000C68B5" w:rsidP="000C68B5">
      <w:pPr>
        <w:widowControl w:val="0"/>
        <w:autoSpaceDE w:val="0"/>
        <w:autoSpaceDN w:val="0"/>
        <w:adjustRightInd w:val="0"/>
        <w:ind w:left="640" w:hanging="640"/>
        <w:rPr>
          <w:rFonts w:ascii="Calibri" w:hAnsi="Calibri" w:cs="Calibri"/>
          <w:noProof/>
        </w:rPr>
      </w:pPr>
      <w:r w:rsidRPr="000C68B5">
        <w:rPr>
          <w:rFonts w:ascii="Calibri" w:hAnsi="Calibri" w:cs="Calibri"/>
          <w:noProof/>
        </w:rPr>
        <w:t>[2]</w:t>
      </w:r>
      <w:r w:rsidRPr="000C68B5">
        <w:rPr>
          <w:rFonts w:ascii="Calibri" w:hAnsi="Calibri" w:cs="Calibri"/>
          <w:noProof/>
        </w:rPr>
        <w:tab/>
        <w:t xml:space="preserve">U. Võsa </w:t>
      </w:r>
      <w:r w:rsidRPr="000C68B5">
        <w:rPr>
          <w:rFonts w:ascii="Calibri" w:hAnsi="Calibri" w:cs="Calibri"/>
          <w:i/>
          <w:iCs/>
          <w:noProof/>
        </w:rPr>
        <w:t>et al.</w:t>
      </w:r>
      <w:r w:rsidRPr="000C68B5">
        <w:rPr>
          <w:rFonts w:ascii="Calibri" w:hAnsi="Calibri" w:cs="Calibri"/>
          <w:noProof/>
        </w:rPr>
        <w:t xml:space="preserve">, “Unraveling the polygenic architecture of complex traits using blood eQTL metaanalysis,” </w:t>
      </w:r>
      <w:r w:rsidRPr="000C68B5">
        <w:rPr>
          <w:rFonts w:ascii="Calibri" w:hAnsi="Calibri" w:cs="Calibri"/>
          <w:i/>
          <w:iCs/>
          <w:noProof/>
        </w:rPr>
        <w:t>bioRxiv</w:t>
      </w:r>
      <w:r w:rsidRPr="000C68B5">
        <w:rPr>
          <w:rFonts w:ascii="Calibri" w:hAnsi="Calibri" w:cs="Calibri"/>
          <w:noProof/>
        </w:rPr>
        <w:t>, p. 447367, 2018, doi: 10.1101/447367.</w:t>
      </w:r>
    </w:p>
    <w:p w14:paraId="6F1F9041" w14:textId="66FA352B" w:rsidR="005B4D4D" w:rsidRDefault="003B1236" w:rsidP="000C68B5">
      <w:pPr>
        <w:widowControl w:val="0"/>
        <w:autoSpaceDE w:val="0"/>
        <w:autoSpaceDN w:val="0"/>
        <w:adjustRightInd w:val="0"/>
        <w:ind w:left="640" w:hanging="640"/>
        <w:rPr>
          <w:lang w:val="en-US"/>
        </w:rPr>
      </w:pPr>
      <w:r>
        <w:rPr>
          <w:lang w:val="en-US"/>
        </w:rPr>
        <w:fldChar w:fldCharType="end"/>
      </w:r>
      <w:r w:rsidR="005B4D4D">
        <w:rPr>
          <w:lang w:val="en-US"/>
        </w:rPr>
        <w:br w:type="page"/>
      </w:r>
    </w:p>
    <w:p w14:paraId="28EE0F3E" w14:textId="36E10F24" w:rsidR="005B4D4D" w:rsidRDefault="005B4D4D" w:rsidP="005B4D4D">
      <w:pPr>
        <w:rPr>
          <w:lang w:val="en-US"/>
        </w:rPr>
      </w:pPr>
      <w:commentRangeStart w:id="2"/>
      <w:commentRangeStart w:id="3"/>
      <w:commentRangeStart w:id="4"/>
      <w:r>
        <w:rPr>
          <w:lang w:val="en-US"/>
        </w:rPr>
        <w:lastRenderedPageBreak/>
        <w:t>Figure 1. Power to detect SNP-interaction effects using heteroscedasticity testing under simulation</w:t>
      </w:r>
      <w:commentRangeEnd w:id="2"/>
      <w:r>
        <w:rPr>
          <w:rStyle w:val="CommentReference"/>
        </w:rPr>
        <w:commentReference w:id="2"/>
      </w:r>
      <w:commentRangeEnd w:id="3"/>
      <w:r>
        <w:rPr>
          <w:rStyle w:val="CommentReference"/>
        </w:rPr>
        <w:commentReference w:id="3"/>
      </w:r>
      <w:commentRangeEnd w:id="4"/>
      <w:r w:rsidR="00267346">
        <w:rPr>
          <w:rStyle w:val="CommentReference"/>
        </w:rPr>
        <w:commentReference w:id="4"/>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5"/>
      <w:commentRangeStart w:id="6"/>
      <w:commentRangeStart w:id="7"/>
      <w:commentRangeStart w:id="8"/>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5"/>
      <w:r>
        <w:rPr>
          <w:rStyle w:val="CommentReference"/>
        </w:rPr>
        <w:commentReference w:id="5"/>
      </w:r>
      <w:commentRangeEnd w:id="6"/>
      <w:r>
        <w:rPr>
          <w:rStyle w:val="CommentReference"/>
        </w:rPr>
        <w:commentReference w:id="6"/>
      </w:r>
      <w:commentRangeEnd w:id="7"/>
      <w:r>
        <w:rPr>
          <w:rStyle w:val="CommentReference"/>
        </w:rPr>
        <w:commentReference w:id="7"/>
      </w:r>
      <w:commentRangeEnd w:id="8"/>
      <w:r w:rsidR="003A5B30">
        <w:rPr>
          <w:rStyle w:val="CommentReference"/>
        </w:rPr>
        <w:commentReference w:id="8"/>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9" w:name="OLE_LINK1"/>
      <w:bookmarkStart w:id="10"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9"/>
    <w:bookmarkEnd w:id="10"/>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1"/>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1"/>
      <w:r w:rsidR="00B34010">
        <w:rPr>
          <w:rStyle w:val="CommentReference"/>
        </w:rPr>
        <w:commentReference w:id="11"/>
      </w:r>
    </w:p>
    <w:p w14:paraId="5E8A7951" w14:textId="417B8334" w:rsidR="00AF5A8C" w:rsidRDefault="00AF5A8C" w:rsidP="00364898">
      <w:pPr>
        <w:rPr>
          <w:lang w:val="en-US"/>
        </w:rPr>
      </w:pPr>
    </w:p>
    <w:p w14:paraId="3A6538E2" w14:textId="4791FF3E" w:rsidR="0006127C" w:rsidRDefault="00F755D5" w:rsidP="00364898">
      <w:pPr>
        <w:rPr>
          <w:lang w:val="en-US"/>
        </w:rPr>
      </w:pPr>
      <w:r>
        <w:rPr>
          <w:noProof/>
          <w:lang w:val="en-US"/>
        </w:rPr>
        <w:drawing>
          <wp:inline distT="0" distB="0" distL="0" distR="0" wp14:anchorId="46F9C005" wp14:editId="5A06EA55">
            <wp:extent cx="5731510" cy="16376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731510" cy="1637665"/>
                    </a:xfrm>
                    <a:prstGeom prst="rect">
                      <a:avLst/>
                    </a:prstGeom>
                  </pic:spPr>
                </pic:pic>
              </a:graphicData>
            </a:graphic>
          </wp:inline>
        </w:drawing>
      </w:r>
    </w:p>
    <w:p w14:paraId="1ADAC7EA" w14:textId="77777777" w:rsidR="00AF5A8C" w:rsidRDefault="00AF5A8C">
      <w:pPr>
        <w:rPr>
          <w:lang w:val="en-US"/>
        </w:rPr>
      </w:pPr>
    </w:p>
    <w:p w14:paraId="25E3D87B" w14:textId="5AB9CFF7" w:rsidR="00091F65" w:rsidRDefault="00502BA2">
      <w:pPr>
        <w:rPr>
          <w:lang w:val="en-US"/>
        </w:rPr>
      </w:pPr>
      <w:r>
        <w:rPr>
          <w:lang w:val="en-US"/>
        </w:rPr>
        <w:t xml:space="preserve">Heteroscedasticity robust </w:t>
      </w:r>
      <w:r w:rsidR="009D42B6">
        <w:rPr>
          <w:lang w:val="en-US"/>
        </w:rPr>
        <w:t xml:space="preserve">gene-gene </w:t>
      </w:r>
      <w:r w:rsidR="00091F65">
        <w:rPr>
          <w:lang w:val="en-US"/>
        </w:rPr>
        <w:t xml:space="preserve">interaction effects of </w:t>
      </w:r>
      <w:proofErr w:type="spellStart"/>
      <w:r w:rsidR="00091F65">
        <w:rPr>
          <w:lang w:val="en-US"/>
        </w:rPr>
        <w:t>vQTLs</w:t>
      </w:r>
      <w:proofErr w:type="spellEnd"/>
      <w:r w:rsidR="00091F65">
        <w:rPr>
          <w:lang w:val="en-US"/>
        </w:rPr>
        <w:t xml:space="preserve"> on biomarker </w:t>
      </w:r>
      <w:r w:rsidR="00B41DD6">
        <w:rPr>
          <w:lang w:val="en-US"/>
        </w:rPr>
        <w:t>(P &lt; 5 x 10</w:t>
      </w:r>
      <w:r w:rsidR="00B41DD6" w:rsidRPr="00B41DD6">
        <w:rPr>
          <w:vertAlign w:val="superscript"/>
          <w:lang w:val="en-US"/>
        </w:rPr>
        <w:t>-8</w:t>
      </w:r>
      <w:r w:rsidR="00B41DD6">
        <w:rPr>
          <w:lang w:val="en-US"/>
        </w:rPr>
        <w:t xml:space="preserve">) </w:t>
      </w:r>
      <w:r w:rsidR="00091F65">
        <w:rPr>
          <w:lang w:val="en-US"/>
        </w:rPr>
        <w:t>concentration adjusted for age, sex, and top ten genetic principal components.</w:t>
      </w:r>
      <w:r w:rsidR="00706203">
        <w:rPr>
          <w:lang w:val="en-US"/>
        </w:rPr>
        <w:t xml:space="preserve"> CRP, c-reactive protein. </w:t>
      </w:r>
      <w:r w:rsidR="001A1191">
        <w:rPr>
          <w:lang w:val="en-US"/>
        </w:rPr>
        <w:t>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2"/>
      <w:commentRangeStart w:id="13"/>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2"/>
      <w:r w:rsidR="00973B1C">
        <w:rPr>
          <w:rStyle w:val="CommentReference"/>
        </w:rPr>
        <w:commentReference w:id="12"/>
      </w:r>
      <w:commentRangeEnd w:id="13"/>
      <w:r w:rsidR="004D1748">
        <w:rPr>
          <w:rStyle w:val="CommentReference"/>
        </w:rPr>
        <w:commentReference w:id="13"/>
      </w:r>
    </w:p>
    <w:p w14:paraId="1D9FC558" w14:textId="77777777" w:rsidR="00E95305" w:rsidRDefault="00E95305">
      <w:pPr>
        <w:rPr>
          <w:lang w:val="en-US"/>
        </w:rPr>
      </w:pPr>
    </w:p>
    <w:p w14:paraId="6C293F05" w14:textId="58DE9497" w:rsidR="009B0E9E" w:rsidRDefault="00074A54">
      <w:pPr>
        <w:rPr>
          <w:lang w:val="en-US"/>
        </w:rPr>
      </w:pPr>
      <w:r>
        <w:rPr>
          <w:noProof/>
          <w:lang w:val="en-US"/>
        </w:rPr>
        <w:drawing>
          <wp:inline distT="0" distB="0" distL="0" distR="0" wp14:anchorId="6DF73B65" wp14:editId="189A7BE6">
            <wp:extent cx="5731510" cy="5731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DB2ACE" w14:textId="77777777" w:rsidR="00E95305" w:rsidRDefault="00E95305">
      <w:pPr>
        <w:rPr>
          <w:lang w:val="en-US"/>
        </w:rPr>
      </w:pPr>
    </w:p>
    <w:p w14:paraId="735E4F48" w14:textId="44EC1F3F" w:rsidR="009B0E9E" w:rsidRDefault="00331A3E">
      <w:pPr>
        <w:rPr>
          <w:lang w:val="en-US"/>
        </w:rPr>
      </w:pPr>
      <w:proofErr w:type="spellStart"/>
      <w:r>
        <w:rPr>
          <w:lang w:val="en-US"/>
        </w:rPr>
        <w:t>GxE</w:t>
      </w:r>
      <w:proofErr w:type="spellEnd"/>
      <w:r>
        <w:rPr>
          <w:lang w:val="en-US"/>
        </w:rPr>
        <w:t xml:space="preserve"> effects using heteroscedasticity robust standard errors (P &lt; 5 x 10</w:t>
      </w:r>
      <w:r w:rsidRPr="00331A3E">
        <w:rPr>
          <w:vertAlign w:val="superscript"/>
          <w:lang w:val="en-US"/>
        </w:rPr>
        <w:t>-8</w:t>
      </w:r>
      <w:r>
        <w:rPr>
          <w:lang w:val="en-US"/>
        </w:rPr>
        <w:t xml:space="preserve">). </w:t>
      </w:r>
      <w:r w:rsidR="009B0E9E">
        <w:rPr>
          <w:lang w:val="en-US"/>
        </w:rPr>
        <w:t xml:space="preserve">ALT, alanine aminotransferase. </w:t>
      </w:r>
      <w:proofErr w:type="spellStart"/>
      <w:r w:rsidR="009B0E9E">
        <w:rPr>
          <w:lang w:val="en-US"/>
        </w:rPr>
        <w:t>ApoA</w:t>
      </w:r>
      <w:proofErr w:type="spellEnd"/>
      <w:r w:rsidR="009B0E9E">
        <w:rPr>
          <w:lang w:val="en-US"/>
        </w:rPr>
        <w:t xml:space="preserve">, Apolipoprotein A. </w:t>
      </w:r>
      <w:proofErr w:type="spellStart"/>
      <w:r w:rsidR="009B0E9E">
        <w:rPr>
          <w:lang w:val="en-US"/>
        </w:rPr>
        <w:t>ApoB</w:t>
      </w:r>
      <w:proofErr w:type="spellEnd"/>
      <w:r w:rsidR="009B0E9E">
        <w:rPr>
          <w:lang w:val="en-US"/>
        </w:rPr>
        <w:t xml:space="preserve">, apolipoprotein B. CRP, c-reactive protein. Direct BR, direct bilirubin. GGT, </w:t>
      </w:r>
      <w:r w:rsidR="009B0E9E" w:rsidRPr="009B0E9E">
        <w:rPr>
          <w:lang w:val="en-US"/>
        </w:rPr>
        <w:t xml:space="preserve">Gamma </w:t>
      </w:r>
      <w:proofErr w:type="spellStart"/>
      <w:r w:rsidR="009B0E9E" w:rsidRPr="009B0E9E">
        <w:rPr>
          <w:lang w:val="en-US"/>
        </w:rPr>
        <w:t>glutamyltransferase</w:t>
      </w:r>
      <w:proofErr w:type="spellEnd"/>
      <w:r w:rsidR="009B0E9E">
        <w:rPr>
          <w:lang w:val="en-US"/>
        </w:rPr>
        <w:t xml:space="preserve">. HDL, high-density lipoprotein. LDL, low-density lipoprotein. SHBG, sex-hormone binding globulin. TC, total cholesterol. TG, triglycerides. </w:t>
      </w:r>
      <w:r w:rsidR="00457CC6">
        <w:rPr>
          <w:lang w:val="en-US"/>
        </w:rPr>
        <w:t>BMI, body mass index.</w:t>
      </w:r>
      <w:r w:rsidR="00544770">
        <w:rPr>
          <w:lang w:val="en-US"/>
        </w:rPr>
        <w:t xml:space="preserve"> Smoking, smoking status. Alcohol, intake.</w:t>
      </w:r>
      <w:r w:rsidR="003A7F86">
        <w:rPr>
          <w:lang w:val="en-US"/>
        </w:rPr>
        <w:t xml:space="preserve"> </w:t>
      </w:r>
      <w:r w:rsidR="00DB14B3">
        <w:rPr>
          <w:lang w:val="en-US"/>
        </w:rPr>
        <w:t xml:space="preserve">PA, physical activity. </w:t>
      </w:r>
      <w:r w:rsidR="003A7F86">
        <w:rPr>
          <w:lang w:val="en-US"/>
        </w:rPr>
        <w:t>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w:t>
      </w:r>
      <w:r w:rsidR="00B3040A">
        <w:rPr>
          <w:lang w:val="en-US"/>
        </w:rPr>
        <w:t xml:space="preserve">Standard errors were estimated using heteroscedasticity robust model. </w:t>
      </w:r>
      <w:r w:rsidR="00636D0C">
        <w:rPr>
          <w:lang w:val="en-US"/>
        </w:rPr>
        <w:t>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r>
        <w:rPr>
          <w:lang w:val="en-US"/>
        </w:rPr>
        <w:lastRenderedPageBreak/>
        <w:t>Supplementary Figure</w:t>
      </w:r>
      <w:r w:rsidR="007419C5">
        <w:rPr>
          <w:lang w:val="en-US"/>
        </w:rPr>
        <w:t xml:space="preserve"> 4</w:t>
      </w:r>
      <w:r>
        <w:rPr>
          <w:lang w:val="en-US"/>
        </w:rPr>
        <w:t>. Type I error of OSCA test with main effect following variable transformation</w:t>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r>
        <w:rPr>
          <w:lang w:val="en-US"/>
        </w:rPr>
        <w:lastRenderedPageBreak/>
        <w:t>Supplementary Figure</w:t>
      </w:r>
      <w:r w:rsidR="00D97466">
        <w:rPr>
          <w:lang w:val="en-US"/>
        </w:rPr>
        <w:t xml:space="preserve"> 5</w:t>
      </w:r>
      <w:r>
        <w:rPr>
          <w:lang w:val="en-US"/>
        </w:rPr>
        <w:t>. Histogram of biomarker distribution</w:t>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14"/>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14"/>
      <w:r w:rsidR="0069019A">
        <w:rPr>
          <w:rStyle w:val="CommentReference"/>
        </w:rPr>
        <w:commentReference w:id="14"/>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319F7AA2" w:rsidR="005F7F1B"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A868BA" w14:textId="77777777" w:rsidR="005F7F1B" w:rsidRDefault="005F7F1B">
      <w:pPr>
        <w:rPr>
          <w:lang w:val="en-US"/>
        </w:rPr>
      </w:pPr>
      <w:r>
        <w:rPr>
          <w:lang w:val="en-US"/>
        </w:rPr>
        <w:br w:type="page"/>
      </w:r>
    </w:p>
    <w:p w14:paraId="6D550A9F" w14:textId="4E1DC942" w:rsidR="00EF205F" w:rsidRPr="00700E7F" w:rsidRDefault="005F7F1B" w:rsidP="00587128">
      <w:pPr>
        <w:rPr>
          <w:rFonts w:ascii="Courier New" w:hAnsi="Courier New" w:cs="Courier New"/>
        </w:rPr>
      </w:pPr>
      <w:commentRangeStart w:id="15"/>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15"/>
      <w:r w:rsidR="00EB52EB">
        <w:rPr>
          <w:rStyle w:val="CommentReference"/>
        </w:rPr>
        <w:commentReference w:id="15"/>
      </w:r>
    </w:p>
    <w:tbl>
      <w:tblPr>
        <w:tblStyle w:val="GridTable4-Accent5"/>
        <w:tblW w:w="9351" w:type="dxa"/>
        <w:tblLook w:val="04A0" w:firstRow="1" w:lastRow="0" w:firstColumn="1" w:lastColumn="0" w:noHBand="0" w:noVBand="1"/>
      </w:tblPr>
      <w:tblGrid>
        <w:gridCol w:w="1189"/>
        <w:gridCol w:w="1383"/>
        <w:gridCol w:w="457"/>
        <w:gridCol w:w="2232"/>
        <w:gridCol w:w="2390"/>
        <w:gridCol w:w="1700"/>
      </w:tblGrid>
      <w:tr w:rsidR="0028171D" w:rsidRPr="0028171D" w14:paraId="7E2590F6" w14:textId="77777777" w:rsidTr="00281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CB34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rait</w:t>
            </w:r>
          </w:p>
        </w:tc>
        <w:tc>
          <w:tcPr>
            <w:tcW w:w="0" w:type="auto"/>
          </w:tcPr>
          <w:p w14:paraId="2B272DD2"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ID</w:t>
            </w:r>
          </w:p>
        </w:tc>
        <w:tc>
          <w:tcPr>
            <w:tcW w:w="0" w:type="auto"/>
          </w:tcPr>
          <w:p w14:paraId="1915A895"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A</w:t>
            </w:r>
          </w:p>
        </w:tc>
        <w:tc>
          <w:tcPr>
            <w:tcW w:w="0" w:type="auto"/>
          </w:tcPr>
          <w:p w14:paraId="6EF1270E"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earest Gene</w:t>
            </w:r>
          </w:p>
        </w:tc>
        <w:tc>
          <w:tcPr>
            <w:tcW w:w="0" w:type="auto"/>
          </w:tcPr>
          <w:p w14:paraId="34743681"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ocalized Gene</w:t>
            </w:r>
          </w:p>
        </w:tc>
        <w:tc>
          <w:tcPr>
            <w:tcW w:w="1700" w:type="dxa"/>
          </w:tcPr>
          <w:p w14:paraId="695BB46C"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w:t>
            </w:r>
          </w:p>
        </w:tc>
      </w:tr>
      <w:tr w:rsidR="0028171D" w:rsidRPr="0028171D" w14:paraId="0527883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725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P</w:t>
            </w:r>
          </w:p>
        </w:tc>
        <w:tc>
          <w:tcPr>
            <w:tcW w:w="0" w:type="auto"/>
          </w:tcPr>
          <w:p w14:paraId="18AB59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424041</w:t>
            </w:r>
          </w:p>
        </w:tc>
        <w:tc>
          <w:tcPr>
            <w:tcW w:w="0" w:type="auto"/>
          </w:tcPr>
          <w:p w14:paraId="009525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DE7A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BTB40</w:t>
            </w:r>
          </w:p>
        </w:tc>
        <w:tc>
          <w:tcPr>
            <w:tcW w:w="0" w:type="auto"/>
          </w:tcPr>
          <w:p w14:paraId="161BDC49" w14:textId="283EA15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5DE888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252e-09</w:t>
            </w:r>
          </w:p>
        </w:tc>
      </w:tr>
      <w:tr w:rsidR="0028171D" w:rsidRPr="0028171D" w14:paraId="182C083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8A282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6D62EF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8408</w:t>
            </w:r>
          </w:p>
        </w:tc>
        <w:tc>
          <w:tcPr>
            <w:tcW w:w="0" w:type="auto"/>
          </w:tcPr>
          <w:p w14:paraId="078355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486658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NPLA3</w:t>
            </w:r>
          </w:p>
        </w:tc>
        <w:tc>
          <w:tcPr>
            <w:tcW w:w="0" w:type="auto"/>
          </w:tcPr>
          <w:p w14:paraId="42F11893" w14:textId="05C0202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6488BE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2088e-27</w:t>
            </w:r>
          </w:p>
        </w:tc>
      </w:tr>
      <w:tr w:rsidR="0028171D" w:rsidRPr="0028171D" w14:paraId="383A3B0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404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085AE5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141441</w:t>
            </w:r>
          </w:p>
        </w:tc>
        <w:tc>
          <w:tcPr>
            <w:tcW w:w="0" w:type="auto"/>
          </w:tcPr>
          <w:p w14:paraId="222B9C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2A95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IR5705</w:t>
            </w:r>
          </w:p>
        </w:tc>
        <w:tc>
          <w:tcPr>
            <w:tcW w:w="0" w:type="auto"/>
          </w:tcPr>
          <w:p w14:paraId="42C1979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SD17B13 (H4=0.97)</w:t>
            </w:r>
          </w:p>
        </w:tc>
        <w:tc>
          <w:tcPr>
            <w:tcW w:w="1700" w:type="dxa"/>
          </w:tcPr>
          <w:p w14:paraId="17E145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165e-11</w:t>
            </w:r>
          </w:p>
        </w:tc>
      </w:tr>
      <w:tr w:rsidR="0028171D" w:rsidRPr="0028171D" w14:paraId="0E49C0A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F6BB0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071EC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6175</w:t>
            </w:r>
          </w:p>
        </w:tc>
        <w:tc>
          <w:tcPr>
            <w:tcW w:w="0" w:type="auto"/>
          </w:tcPr>
          <w:p w14:paraId="7D91DA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5F6714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TP</w:t>
            </w:r>
          </w:p>
        </w:tc>
        <w:tc>
          <w:tcPr>
            <w:tcW w:w="0" w:type="auto"/>
          </w:tcPr>
          <w:p w14:paraId="10966594" w14:textId="369E760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4C395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9478e-62</w:t>
            </w:r>
          </w:p>
        </w:tc>
      </w:tr>
      <w:tr w:rsidR="0028171D" w:rsidRPr="0028171D" w14:paraId="4CAB66E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6FEEED"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672DDF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342</w:t>
            </w:r>
          </w:p>
        </w:tc>
        <w:tc>
          <w:tcPr>
            <w:tcW w:w="0" w:type="auto"/>
          </w:tcPr>
          <w:p w14:paraId="65E03C1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6D6D9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 RP11-355N15.1</w:t>
            </w:r>
          </w:p>
        </w:tc>
        <w:tc>
          <w:tcPr>
            <w:tcW w:w="0" w:type="auto"/>
          </w:tcPr>
          <w:p w14:paraId="0F11CE50" w14:textId="78238A3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9249D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1315e-37</w:t>
            </w:r>
          </w:p>
        </w:tc>
      </w:tr>
      <w:tr w:rsidR="0028171D" w:rsidRPr="0028171D" w14:paraId="50BC025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969250"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977F9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84054</w:t>
            </w:r>
          </w:p>
        </w:tc>
        <w:tc>
          <w:tcPr>
            <w:tcW w:w="0" w:type="auto"/>
          </w:tcPr>
          <w:p w14:paraId="4AA4E5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30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02CC3A38" w14:textId="06795FD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FE21E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8089e-19</w:t>
            </w:r>
          </w:p>
        </w:tc>
      </w:tr>
      <w:tr w:rsidR="0028171D" w:rsidRPr="0028171D" w14:paraId="651ACB6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3783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B1876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93258</w:t>
            </w:r>
          </w:p>
        </w:tc>
        <w:tc>
          <w:tcPr>
            <w:tcW w:w="0" w:type="auto"/>
          </w:tcPr>
          <w:p w14:paraId="1485261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142E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4858443C" w14:textId="795F17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D3E96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4757e-15</w:t>
            </w:r>
          </w:p>
        </w:tc>
      </w:tr>
      <w:tr w:rsidR="0028171D" w:rsidRPr="0028171D" w14:paraId="57D91B2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FF9AD4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879FAA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66382</w:t>
            </w:r>
          </w:p>
        </w:tc>
        <w:tc>
          <w:tcPr>
            <w:tcW w:w="0" w:type="auto"/>
          </w:tcPr>
          <w:p w14:paraId="3A919B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F049E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6F4A489E" w14:textId="500E788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D0C9C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7129e-15</w:t>
            </w:r>
          </w:p>
        </w:tc>
      </w:tr>
      <w:tr w:rsidR="0028171D" w:rsidRPr="0028171D" w14:paraId="33C0CD4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79EF"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773CA1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25028</w:t>
            </w:r>
          </w:p>
        </w:tc>
        <w:tc>
          <w:tcPr>
            <w:tcW w:w="0" w:type="auto"/>
          </w:tcPr>
          <w:p w14:paraId="6C0B0B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BE58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A1</w:t>
            </w:r>
          </w:p>
        </w:tc>
        <w:tc>
          <w:tcPr>
            <w:tcW w:w="0" w:type="auto"/>
          </w:tcPr>
          <w:p w14:paraId="67646E9A" w14:textId="5633E2C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2F3F3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8357e-13</w:t>
            </w:r>
          </w:p>
        </w:tc>
      </w:tr>
      <w:tr w:rsidR="0028171D" w:rsidRPr="0028171D" w14:paraId="1386BC9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912C64"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0A609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03487</w:t>
            </w:r>
          </w:p>
        </w:tc>
        <w:tc>
          <w:tcPr>
            <w:tcW w:w="0" w:type="auto"/>
          </w:tcPr>
          <w:p w14:paraId="37E2C4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188C30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PEP2, DUS2</w:t>
            </w:r>
          </w:p>
        </w:tc>
        <w:tc>
          <w:tcPr>
            <w:tcW w:w="0" w:type="auto"/>
          </w:tcPr>
          <w:p w14:paraId="46ADB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DD (H4=1), ATP6V0D1 (H4=1), DPEP3 (H4=1)</w:t>
            </w:r>
          </w:p>
        </w:tc>
        <w:tc>
          <w:tcPr>
            <w:tcW w:w="1700" w:type="dxa"/>
          </w:tcPr>
          <w:p w14:paraId="113AB0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353e-09</w:t>
            </w:r>
          </w:p>
        </w:tc>
      </w:tr>
      <w:tr w:rsidR="0028171D" w:rsidRPr="0028171D" w14:paraId="48F9309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DD6C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F2670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38811</w:t>
            </w:r>
          </w:p>
        </w:tc>
        <w:tc>
          <w:tcPr>
            <w:tcW w:w="0" w:type="auto"/>
          </w:tcPr>
          <w:p w14:paraId="10B7E7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A2A88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4CCA04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D15D0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1234e-288</w:t>
            </w:r>
          </w:p>
        </w:tc>
      </w:tr>
      <w:tr w:rsidR="0028171D" w:rsidRPr="0028171D" w14:paraId="70E8A40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AC9766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D049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7A8F46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589A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6CC0DB5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3DAB550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56312e-81</w:t>
            </w:r>
          </w:p>
        </w:tc>
      </w:tr>
      <w:tr w:rsidR="0028171D" w:rsidRPr="0028171D" w14:paraId="3DF7A7B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31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4B3C1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511720</w:t>
            </w:r>
          </w:p>
        </w:tc>
        <w:tc>
          <w:tcPr>
            <w:tcW w:w="0" w:type="auto"/>
          </w:tcPr>
          <w:p w14:paraId="054C5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6E6CF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7057BEA2" w14:textId="1F9014E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394A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0967e-67</w:t>
            </w:r>
          </w:p>
        </w:tc>
      </w:tr>
      <w:tr w:rsidR="0028171D" w:rsidRPr="0028171D" w14:paraId="6337895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0E9DA1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066090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419656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F73E3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5BE58441" w14:textId="757DF01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0F90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5332e-54</w:t>
            </w:r>
          </w:p>
        </w:tc>
      </w:tr>
      <w:tr w:rsidR="0028171D" w:rsidRPr="0028171D" w14:paraId="7E4CDF9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DE0F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17CC73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197E3E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B2A53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41D4B1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17B7B95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4897e-37</w:t>
            </w:r>
          </w:p>
        </w:tc>
      </w:tr>
      <w:tr w:rsidR="0028171D" w:rsidRPr="0028171D" w14:paraId="6EA47DC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2B9B05"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1E6FA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0535A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65A2E1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CA778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HBAT (H4=0.9), QORL1 (H4=0.87)</w:t>
            </w:r>
          </w:p>
        </w:tc>
        <w:tc>
          <w:tcPr>
            <w:tcW w:w="1700" w:type="dxa"/>
          </w:tcPr>
          <w:p w14:paraId="3FC11DE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971e-33</w:t>
            </w:r>
          </w:p>
        </w:tc>
      </w:tr>
      <w:tr w:rsidR="0028171D" w:rsidRPr="0028171D" w14:paraId="5578E39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7A463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8E456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208305</w:t>
            </w:r>
          </w:p>
        </w:tc>
        <w:tc>
          <w:tcPr>
            <w:tcW w:w="0" w:type="auto"/>
          </w:tcPr>
          <w:p w14:paraId="1AD5EC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BE63D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6ADFE88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2AE95B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222e-22</w:t>
            </w:r>
          </w:p>
        </w:tc>
      </w:tr>
      <w:tr w:rsidR="0028171D" w:rsidRPr="0028171D" w14:paraId="5F72E3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C1380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48E78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08A31D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4AE67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61B70A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462DA0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7971e-16</w:t>
            </w:r>
          </w:p>
        </w:tc>
      </w:tr>
      <w:tr w:rsidR="0028171D" w:rsidRPr="0028171D" w14:paraId="1AB183A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C7AE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383D7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599</w:t>
            </w:r>
          </w:p>
        </w:tc>
        <w:tc>
          <w:tcPr>
            <w:tcW w:w="0" w:type="auto"/>
          </w:tcPr>
          <w:p w14:paraId="13E831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DC90E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353A71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1E1159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904e-16</w:t>
            </w:r>
          </w:p>
        </w:tc>
      </w:tr>
      <w:tr w:rsidR="0028171D" w:rsidRPr="0028171D" w14:paraId="65DC21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5382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17DB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3609</w:t>
            </w:r>
          </w:p>
        </w:tc>
        <w:tc>
          <w:tcPr>
            <w:tcW w:w="0" w:type="auto"/>
          </w:tcPr>
          <w:p w14:paraId="5248D0D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E809A7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1</w:t>
            </w:r>
          </w:p>
        </w:tc>
        <w:tc>
          <w:tcPr>
            <w:tcW w:w="0" w:type="auto"/>
          </w:tcPr>
          <w:p w14:paraId="36B21F85" w14:textId="7B70F2A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A7000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1083e-15</w:t>
            </w:r>
          </w:p>
        </w:tc>
      </w:tr>
      <w:tr w:rsidR="0028171D" w:rsidRPr="0028171D" w14:paraId="7EBFA8A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ECC25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E977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76</w:t>
            </w:r>
          </w:p>
        </w:tc>
        <w:tc>
          <w:tcPr>
            <w:tcW w:w="0" w:type="auto"/>
          </w:tcPr>
          <w:p w14:paraId="409669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5797F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6C6D09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2E1F38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9747e-13</w:t>
            </w:r>
          </w:p>
        </w:tc>
      </w:tr>
      <w:tr w:rsidR="0028171D" w:rsidRPr="0028171D" w14:paraId="23BF5EF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B50D5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51CDA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5ACBF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22C8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A7F4CED" w14:textId="3719EF5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0B6E6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9576e-12</w:t>
            </w:r>
          </w:p>
        </w:tc>
      </w:tr>
      <w:tr w:rsidR="0028171D" w:rsidRPr="0028171D" w14:paraId="7B8D87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B164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18369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228609</w:t>
            </w:r>
          </w:p>
        </w:tc>
        <w:tc>
          <w:tcPr>
            <w:tcW w:w="0" w:type="auto"/>
          </w:tcPr>
          <w:p w14:paraId="096E8D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12A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0DB449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2A3 (H4=1), F177A (H4=0.99), LRP1B (H4=0.83)</w:t>
            </w:r>
          </w:p>
        </w:tc>
        <w:tc>
          <w:tcPr>
            <w:tcW w:w="1700" w:type="dxa"/>
          </w:tcPr>
          <w:p w14:paraId="5866D1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4143e-12</w:t>
            </w:r>
          </w:p>
        </w:tc>
      </w:tr>
      <w:tr w:rsidR="0028171D" w:rsidRPr="0028171D" w14:paraId="2CC027A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FA6CF0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61EC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174528</w:t>
            </w:r>
          </w:p>
        </w:tc>
        <w:tc>
          <w:tcPr>
            <w:tcW w:w="0" w:type="auto"/>
          </w:tcPr>
          <w:p w14:paraId="70CD29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AFCF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KRD31</w:t>
            </w:r>
          </w:p>
        </w:tc>
        <w:tc>
          <w:tcPr>
            <w:tcW w:w="0" w:type="auto"/>
          </w:tcPr>
          <w:p w14:paraId="38C8712B" w14:textId="7900EF5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A4FB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21886e-11</w:t>
            </w:r>
          </w:p>
        </w:tc>
      </w:tr>
      <w:tr w:rsidR="0028171D" w:rsidRPr="0028171D" w14:paraId="7375B07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BEBA6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A015E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569550</w:t>
            </w:r>
          </w:p>
        </w:tc>
        <w:tc>
          <w:tcPr>
            <w:tcW w:w="0" w:type="auto"/>
          </w:tcPr>
          <w:p w14:paraId="3181FC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CA3E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03C89112" w14:textId="33EAE90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07213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7506e-10</w:t>
            </w:r>
          </w:p>
        </w:tc>
      </w:tr>
      <w:tr w:rsidR="0028171D" w:rsidRPr="0028171D" w14:paraId="1BBC4B3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FECF9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E6ECD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32132</w:t>
            </w:r>
          </w:p>
        </w:tc>
        <w:tc>
          <w:tcPr>
            <w:tcW w:w="0" w:type="auto"/>
          </w:tcPr>
          <w:p w14:paraId="3BCD208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764B9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UT2</w:t>
            </w:r>
          </w:p>
        </w:tc>
        <w:tc>
          <w:tcPr>
            <w:tcW w:w="0" w:type="auto"/>
          </w:tcPr>
          <w:p w14:paraId="7E2486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ECK (H4=1), LPLC1 (H4=0.99), FAM3D (H4=0.97)</w:t>
            </w:r>
          </w:p>
        </w:tc>
        <w:tc>
          <w:tcPr>
            <w:tcW w:w="1700" w:type="dxa"/>
          </w:tcPr>
          <w:p w14:paraId="5A376F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703e-09</w:t>
            </w:r>
          </w:p>
        </w:tc>
      </w:tr>
      <w:tr w:rsidR="0028171D" w:rsidRPr="0028171D" w14:paraId="3BC32BD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DBFF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BDB2C4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358</w:t>
            </w:r>
          </w:p>
        </w:tc>
        <w:tc>
          <w:tcPr>
            <w:tcW w:w="0" w:type="auto"/>
          </w:tcPr>
          <w:p w14:paraId="623F1B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A1C55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1C0A2C5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 xml:space="preserve">LRRN1 (H4=0.99), Cardiotrophin-1 </w:t>
            </w:r>
            <w:r w:rsidRPr="0028171D">
              <w:rPr>
                <w:rFonts w:asciiTheme="minorHAnsi" w:hAnsiTheme="minorHAnsi" w:cstheme="minorHAnsi"/>
                <w:sz w:val="22"/>
                <w:szCs w:val="22"/>
              </w:rPr>
              <w:lastRenderedPageBreak/>
              <w:t>(H4=0.99), KI2LA (H4=0.99)</w:t>
            </w:r>
          </w:p>
        </w:tc>
        <w:tc>
          <w:tcPr>
            <w:tcW w:w="1700" w:type="dxa"/>
          </w:tcPr>
          <w:p w14:paraId="4D5472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lastRenderedPageBreak/>
              <w:t>1.61297e-16</w:t>
            </w:r>
          </w:p>
        </w:tc>
      </w:tr>
      <w:tr w:rsidR="0028171D" w:rsidRPr="0028171D" w14:paraId="6A6141A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755C6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66797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w:t>
            </w:r>
          </w:p>
        </w:tc>
        <w:tc>
          <w:tcPr>
            <w:tcW w:w="0" w:type="auto"/>
          </w:tcPr>
          <w:p w14:paraId="3F2A90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EEB5B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06262A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9)</w:t>
            </w:r>
          </w:p>
        </w:tc>
        <w:tc>
          <w:tcPr>
            <w:tcW w:w="1700" w:type="dxa"/>
          </w:tcPr>
          <w:p w14:paraId="0127AE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3154e-15</w:t>
            </w:r>
          </w:p>
        </w:tc>
      </w:tr>
      <w:tr w:rsidR="0028171D" w:rsidRPr="0028171D" w14:paraId="50DC668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206E0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6728BC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79473</w:t>
            </w:r>
          </w:p>
        </w:tc>
        <w:tc>
          <w:tcPr>
            <w:tcW w:w="0" w:type="auto"/>
          </w:tcPr>
          <w:p w14:paraId="20C63E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063AE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3B27DD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w:t>
            </w:r>
          </w:p>
        </w:tc>
        <w:tc>
          <w:tcPr>
            <w:tcW w:w="1700" w:type="dxa"/>
          </w:tcPr>
          <w:p w14:paraId="03683C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0034e-12</w:t>
            </w:r>
          </w:p>
        </w:tc>
      </w:tr>
      <w:tr w:rsidR="0028171D" w:rsidRPr="0028171D" w14:paraId="5237D3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256058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eatinine</w:t>
            </w:r>
          </w:p>
        </w:tc>
        <w:tc>
          <w:tcPr>
            <w:tcW w:w="0" w:type="auto"/>
          </w:tcPr>
          <w:p w14:paraId="291E3C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9692534</w:t>
            </w:r>
          </w:p>
        </w:tc>
        <w:tc>
          <w:tcPr>
            <w:tcW w:w="0" w:type="auto"/>
          </w:tcPr>
          <w:p w14:paraId="0802A52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887AA8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NF26</w:t>
            </w:r>
          </w:p>
        </w:tc>
        <w:tc>
          <w:tcPr>
            <w:tcW w:w="0" w:type="auto"/>
          </w:tcPr>
          <w:p w14:paraId="37A5EE8F" w14:textId="55FA4DF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3BDC4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2955e-10</w:t>
            </w:r>
          </w:p>
        </w:tc>
      </w:tr>
      <w:tr w:rsidR="0028171D" w:rsidRPr="0028171D" w14:paraId="4A95E79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FE2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ystatin C</w:t>
            </w:r>
          </w:p>
        </w:tc>
        <w:tc>
          <w:tcPr>
            <w:tcW w:w="0" w:type="auto"/>
          </w:tcPr>
          <w:p w14:paraId="73FA63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644994</w:t>
            </w:r>
          </w:p>
        </w:tc>
        <w:tc>
          <w:tcPr>
            <w:tcW w:w="0" w:type="auto"/>
          </w:tcPr>
          <w:p w14:paraId="67CEDC8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5F0256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03075.4</w:t>
            </w:r>
          </w:p>
        </w:tc>
        <w:tc>
          <w:tcPr>
            <w:tcW w:w="0" w:type="auto"/>
          </w:tcPr>
          <w:p w14:paraId="68D7B6E2" w14:textId="7E8CEA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8FED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0188e-10</w:t>
            </w:r>
          </w:p>
        </w:tc>
      </w:tr>
      <w:tr w:rsidR="0028171D" w:rsidRPr="0028171D" w14:paraId="0B92EE5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E355C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735E10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74296</w:t>
            </w:r>
          </w:p>
        </w:tc>
        <w:tc>
          <w:tcPr>
            <w:tcW w:w="0" w:type="auto"/>
          </w:tcPr>
          <w:p w14:paraId="7ABE19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9E3D1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UGT1A5, UGT1A4, UGT1A3</w:t>
            </w:r>
          </w:p>
        </w:tc>
        <w:tc>
          <w:tcPr>
            <w:tcW w:w="0" w:type="auto"/>
          </w:tcPr>
          <w:p w14:paraId="63EB2101" w14:textId="7F06287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5E1D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69265e-60</w:t>
            </w:r>
          </w:p>
        </w:tc>
      </w:tr>
      <w:tr w:rsidR="0028171D" w:rsidRPr="0028171D" w14:paraId="016ADCA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E5E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6DF994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04144</w:t>
            </w:r>
          </w:p>
        </w:tc>
        <w:tc>
          <w:tcPr>
            <w:tcW w:w="0" w:type="auto"/>
          </w:tcPr>
          <w:p w14:paraId="1AB72C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03B2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AC114812.8</w:t>
            </w:r>
          </w:p>
        </w:tc>
        <w:tc>
          <w:tcPr>
            <w:tcW w:w="0" w:type="auto"/>
          </w:tcPr>
          <w:p w14:paraId="78614404" w14:textId="2A4B9E5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7B409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6436e-13</w:t>
            </w:r>
          </w:p>
        </w:tc>
      </w:tr>
      <w:tr w:rsidR="0028171D" w:rsidRPr="0028171D" w14:paraId="2D93EE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BA05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GT</w:t>
            </w:r>
          </w:p>
        </w:tc>
        <w:tc>
          <w:tcPr>
            <w:tcW w:w="0" w:type="auto"/>
          </w:tcPr>
          <w:p w14:paraId="51F051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12664</w:t>
            </w:r>
          </w:p>
        </w:tc>
        <w:tc>
          <w:tcPr>
            <w:tcW w:w="0" w:type="auto"/>
          </w:tcPr>
          <w:p w14:paraId="0B736D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38A9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NRPD3, GGT1, AP000356.2</w:t>
            </w:r>
          </w:p>
        </w:tc>
        <w:tc>
          <w:tcPr>
            <w:tcW w:w="0" w:type="auto"/>
          </w:tcPr>
          <w:p w14:paraId="26DE10C6" w14:textId="32058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03648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5684e-18</w:t>
            </w:r>
          </w:p>
        </w:tc>
      </w:tr>
      <w:tr w:rsidR="0028171D" w:rsidRPr="0028171D" w14:paraId="4329AC9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5C6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6D0B9D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198068</w:t>
            </w:r>
          </w:p>
        </w:tc>
        <w:tc>
          <w:tcPr>
            <w:tcW w:w="0" w:type="auto"/>
          </w:tcPr>
          <w:p w14:paraId="71A10CB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A70D1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CF7L2</w:t>
            </w:r>
          </w:p>
        </w:tc>
        <w:tc>
          <w:tcPr>
            <w:tcW w:w="0" w:type="auto"/>
          </w:tcPr>
          <w:p w14:paraId="652A5D94" w14:textId="1A01F13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554D9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0566e-18</w:t>
            </w:r>
          </w:p>
        </w:tc>
      </w:tr>
      <w:tr w:rsidR="0028171D" w:rsidRPr="0028171D" w14:paraId="1676A6D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CEFE9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1008AE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567345</w:t>
            </w:r>
          </w:p>
        </w:tc>
        <w:tc>
          <w:tcPr>
            <w:tcW w:w="0" w:type="auto"/>
          </w:tcPr>
          <w:p w14:paraId="38251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1F602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AM</w:t>
            </w:r>
          </w:p>
        </w:tc>
        <w:tc>
          <w:tcPr>
            <w:tcW w:w="0" w:type="auto"/>
          </w:tcPr>
          <w:p w14:paraId="55C5A9C3" w14:textId="578F804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0E80F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5359e-10</w:t>
            </w:r>
          </w:p>
        </w:tc>
      </w:tr>
      <w:tr w:rsidR="0028171D" w:rsidRPr="0028171D" w14:paraId="256887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EBBD3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EC757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7616</w:t>
            </w:r>
          </w:p>
        </w:tc>
        <w:tc>
          <w:tcPr>
            <w:tcW w:w="0" w:type="auto"/>
          </w:tcPr>
          <w:p w14:paraId="507785C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45337C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578F67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3388E2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9727e-188</w:t>
            </w:r>
          </w:p>
        </w:tc>
      </w:tr>
      <w:tr w:rsidR="0028171D" w:rsidRPr="0028171D" w14:paraId="303B999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16B38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FF1DD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1CDB49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3A837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076F3F5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51DD42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5388e-50</w:t>
            </w:r>
          </w:p>
        </w:tc>
      </w:tr>
      <w:tr w:rsidR="0028171D" w:rsidRPr="0028171D" w14:paraId="330174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80A19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6C3958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835</w:t>
            </w:r>
          </w:p>
        </w:tc>
        <w:tc>
          <w:tcPr>
            <w:tcW w:w="0" w:type="auto"/>
          </w:tcPr>
          <w:p w14:paraId="284CA2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F0F74B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2EFE22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66785F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8611e-42</w:t>
            </w:r>
          </w:p>
        </w:tc>
      </w:tr>
      <w:tr w:rsidR="0028171D" w:rsidRPr="0028171D" w14:paraId="2CB39E5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E7D13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D514B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40488</w:t>
            </w:r>
          </w:p>
        </w:tc>
        <w:tc>
          <w:tcPr>
            <w:tcW w:w="0" w:type="auto"/>
          </w:tcPr>
          <w:p w14:paraId="22D97D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CA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51EC2F46" w14:textId="37381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CDE71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4411e-36</w:t>
            </w:r>
          </w:p>
        </w:tc>
      </w:tr>
      <w:tr w:rsidR="0028171D" w:rsidRPr="0028171D" w14:paraId="6A16AD0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CDA3B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90E0A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180569</w:t>
            </w:r>
          </w:p>
        </w:tc>
        <w:tc>
          <w:tcPr>
            <w:tcW w:w="0" w:type="auto"/>
          </w:tcPr>
          <w:p w14:paraId="3AA86B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A26D1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CIF1</w:t>
            </w:r>
          </w:p>
        </w:tc>
        <w:tc>
          <w:tcPr>
            <w:tcW w:w="0" w:type="auto"/>
          </w:tcPr>
          <w:p w14:paraId="6E38AE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CF (H4=1), Apo A-V (H4=1), AT2A3 (H4=1)</w:t>
            </w:r>
          </w:p>
        </w:tc>
        <w:tc>
          <w:tcPr>
            <w:tcW w:w="1700" w:type="dxa"/>
          </w:tcPr>
          <w:p w14:paraId="0F988AE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31219e-29</w:t>
            </w:r>
          </w:p>
        </w:tc>
      </w:tr>
      <w:tr w:rsidR="0028171D" w:rsidRPr="0028171D" w14:paraId="5EA48E0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2F95E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39832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89603</w:t>
            </w:r>
          </w:p>
        </w:tc>
        <w:tc>
          <w:tcPr>
            <w:tcW w:w="0" w:type="auto"/>
          </w:tcPr>
          <w:p w14:paraId="70D5D5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666DC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4330742B" w14:textId="7EC0251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4E5601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0889e-21</w:t>
            </w:r>
          </w:p>
        </w:tc>
      </w:tr>
      <w:tr w:rsidR="0028171D" w:rsidRPr="0028171D" w14:paraId="5003691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A62E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FE25F5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0700</w:t>
            </w:r>
          </w:p>
        </w:tc>
        <w:tc>
          <w:tcPr>
            <w:tcW w:w="0" w:type="auto"/>
          </w:tcPr>
          <w:p w14:paraId="0A7051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EF39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217AEB1C" w14:textId="2C5CA0C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39A42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99263e-18</w:t>
            </w:r>
          </w:p>
        </w:tc>
      </w:tr>
      <w:tr w:rsidR="0028171D" w:rsidRPr="0028171D" w14:paraId="7C8F46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DE313D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7B7CBD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35</w:t>
            </w:r>
          </w:p>
        </w:tc>
        <w:tc>
          <w:tcPr>
            <w:tcW w:w="0" w:type="auto"/>
          </w:tcPr>
          <w:p w14:paraId="7B90F3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D525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RF, TMEM258</w:t>
            </w:r>
          </w:p>
        </w:tc>
        <w:tc>
          <w:tcPr>
            <w:tcW w:w="0" w:type="auto"/>
          </w:tcPr>
          <w:p w14:paraId="45F978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0E981C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9988e-17</w:t>
            </w:r>
          </w:p>
        </w:tc>
      </w:tr>
      <w:tr w:rsidR="0028171D" w:rsidRPr="0028171D" w14:paraId="1A6BFCE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DE3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34AC3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2899</w:t>
            </w:r>
          </w:p>
        </w:tc>
        <w:tc>
          <w:tcPr>
            <w:tcW w:w="0" w:type="auto"/>
          </w:tcPr>
          <w:p w14:paraId="363D22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7115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4, APOC4-APOC2</w:t>
            </w:r>
          </w:p>
        </w:tc>
        <w:tc>
          <w:tcPr>
            <w:tcW w:w="0" w:type="auto"/>
          </w:tcPr>
          <w:p w14:paraId="27639B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334FE0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8041e-17</w:t>
            </w:r>
          </w:p>
        </w:tc>
      </w:tr>
      <w:tr w:rsidR="0028171D" w:rsidRPr="0028171D" w14:paraId="65BAF3F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D22DD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093672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43085</w:t>
            </w:r>
          </w:p>
        </w:tc>
        <w:tc>
          <w:tcPr>
            <w:tcW w:w="0" w:type="auto"/>
          </w:tcPr>
          <w:p w14:paraId="08D230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A4F05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0CA53B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39E6C9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4e-16</w:t>
            </w:r>
          </w:p>
        </w:tc>
      </w:tr>
      <w:tr w:rsidR="0028171D" w:rsidRPr="0028171D" w14:paraId="70F67EB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F156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5467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86030</w:t>
            </w:r>
          </w:p>
        </w:tc>
        <w:tc>
          <w:tcPr>
            <w:tcW w:w="0" w:type="auto"/>
          </w:tcPr>
          <w:p w14:paraId="76027A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812EE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TC39B</w:t>
            </w:r>
          </w:p>
        </w:tc>
        <w:tc>
          <w:tcPr>
            <w:tcW w:w="0" w:type="auto"/>
          </w:tcPr>
          <w:p w14:paraId="6946CBFE" w14:textId="788FD01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0CC53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581e-16</w:t>
            </w:r>
          </w:p>
        </w:tc>
      </w:tr>
      <w:tr w:rsidR="0028171D" w:rsidRPr="0028171D" w14:paraId="6D219FB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67DAA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3BAD3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07894</w:t>
            </w:r>
          </w:p>
        </w:tc>
        <w:tc>
          <w:tcPr>
            <w:tcW w:w="0" w:type="auto"/>
          </w:tcPr>
          <w:p w14:paraId="7E7085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C7D2C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35ED961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76A32DD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3334e-15</w:t>
            </w:r>
          </w:p>
        </w:tc>
      </w:tr>
      <w:tr w:rsidR="0028171D" w:rsidRPr="0028171D" w14:paraId="3D2EBCD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9F66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6E4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959582</w:t>
            </w:r>
          </w:p>
        </w:tc>
        <w:tc>
          <w:tcPr>
            <w:tcW w:w="0" w:type="auto"/>
          </w:tcPr>
          <w:p w14:paraId="56B4062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5E25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MUG1P1</w:t>
            </w:r>
          </w:p>
        </w:tc>
        <w:tc>
          <w:tcPr>
            <w:tcW w:w="0" w:type="auto"/>
          </w:tcPr>
          <w:p w14:paraId="5DD70C59" w14:textId="402E391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E0191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7553e-14</w:t>
            </w:r>
          </w:p>
        </w:tc>
      </w:tr>
      <w:tr w:rsidR="0028171D" w:rsidRPr="0028171D" w14:paraId="2344F64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51037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40A6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54031</w:t>
            </w:r>
          </w:p>
        </w:tc>
        <w:tc>
          <w:tcPr>
            <w:tcW w:w="0" w:type="auto"/>
          </w:tcPr>
          <w:p w14:paraId="3D36A7B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CCCF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03C830B" w14:textId="4850758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C7C2F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85228e-13</w:t>
            </w:r>
          </w:p>
        </w:tc>
      </w:tr>
      <w:tr w:rsidR="0028171D" w:rsidRPr="0028171D" w14:paraId="3A032E6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9804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CA9EB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9836</w:t>
            </w:r>
          </w:p>
        </w:tc>
        <w:tc>
          <w:tcPr>
            <w:tcW w:w="0" w:type="auto"/>
          </w:tcPr>
          <w:p w14:paraId="0DB85A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8263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492619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2K4 (H4=0.93), NRP1 (H4=0.89)</w:t>
            </w:r>
          </w:p>
        </w:tc>
        <w:tc>
          <w:tcPr>
            <w:tcW w:w="1700" w:type="dxa"/>
          </w:tcPr>
          <w:p w14:paraId="55B273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39247e-13</w:t>
            </w:r>
          </w:p>
        </w:tc>
      </w:tr>
      <w:tr w:rsidR="0028171D" w:rsidRPr="0028171D" w14:paraId="34F88A2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837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671FB7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0515486</w:t>
            </w:r>
          </w:p>
        </w:tc>
        <w:tc>
          <w:tcPr>
            <w:tcW w:w="0" w:type="auto"/>
          </w:tcPr>
          <w:p w14:paraId="46C1934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3B00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BL2</w:t>
            </w:r>
          </w:p>
        </w:tc>
        <w:tc>
          <w:tcPr>
            <w:tcW w:w="0" w:type="auto"/>
          </w:tcPr>
          <w:p w14:paraId="719995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160 (H4=0.97), AGBL2 (H4=0.9), PTPRJ (H4=0.86)</w:t>
            </w:r>
          </w:p>
        </w:tc>
        <w:tc>
          <w:tcPr>
            <w:tcW w:w="1700" w:type="dxa"/>
          </w:tcPr>
          <w:p w14:paraId="2C14CC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6304e-11</w:t>
            </w:r>
          </w:p>
        </w:tc>
      </w:tr>
      <w:tr w:rsidR="0028171D" w:rsidRPr="0028171D" w14:paraId="37758B9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8C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110D0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D1B66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32C9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A6A7F1C" w14:textId="51B99DE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29B36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88985e-11</w:t>
            </w:r>
          </w:p>
        </w:tc>
      </w:tr>
      <w:tr w:rsidR="0028171D" w:rsidRPr="0028171D" w14:paraId="48753E4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798EF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96DF1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61062</w:t>
            </w:r>
          </w:p>
        </w:tc>
        <w:tc>
          <w:tcPr>
            <w:tcW w:w="0" w:type="auto"/>
          </w:tcPr>
          <w:p w14:paraId="69DEF9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233FF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93</w:t>
            </w:r>
          </w:p>
        </w:tc>
        <w:tc>
          <w:tcPr>
            <w:tcW w:w="0" w:type="auto"/>
          </w:tcPr>
          <w:p w14:paraId="255A9E0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206E746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9548e-10</w:t>
            </w:r>
          </w:p>
        </w:tc>
      </w:tr>
      <w:tr w:rsidR="0028171D" w:rsidRPr="0028171D" w14:paraId="790B194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E425D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F8C1A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136271</w:t>
            </w:r>
          </w:p>
        </w:tc>
        <w:tc>
          <w:tcPr>
            <w:tcW w:w="0" w:type="auto"/>
          </w:tcPr>
          <w:p w14:paraId="4CE7039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5823F1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PIHBP1</w:t>
            </w:r>
          </w:p>
        </w:tc>
        <w:tc>
          <w:tcPr>
            <w:tcW w:w="0" w:type="auto"/>
          </w:tcPr>
          <w:p w14:paraId="00BAC014" w14:textId="58EB62E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6782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222e-09</w:t>
            </w:r>
          </w:p>
        </w:tc>
      </w:tr>
      <w:tr w:rsidR="0028171D" w:rsidRPr="0028171D" w14:paraId="29B791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D5A66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HbA1C</w:t>
            </w:r>
          </w:p>
        </w:tc>
        <w:tc>
          <w:tcPr>
            <w:tcW w:w="0" w:type="auto"/>
          </w:tcPr>
          <w:p w14:paraId="545C90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4715063</w:t>
            </w:r>
          </w:p>
        </w:tc>
        <w:tc>
          <w:tcPr>
            <w:tcW w:w="0" w:type="auto"/>
          </w:tcPr>
          <w:p w14:paraId="7E2296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FE3D50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ASGRP1</w:t>
            </w:r>
          </w:p>
        </w:tc>
        <w:tc>
          <w:tcPr>
            <w:tcW w:w="0" w:type="auto"/>
          </w:tcPr>
          <w:p w14:paraId="32705911" w14:textId="593F579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15AD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7881e-11</w:t>
            </w:r>
          </w:p>
        </w:tc>
      </w:tr>
      <w:tr w:rsidR="0028171D" w:rsidRPr="0028171D" w14:paraId="6930ED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3205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643D8E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0753</w:t>
            </w:r>
          </w:p>
        </w:tc>
        <w:tc>
          <w:tcPr>
            <w:tcW w:w="0" w:type="auto"/>
          </w:tcPr>
          <w:p w14:paraId="289BB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7D4DC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1294.3</w:t>
            </w:r>
          </w:p>
        </w:tc>
        <w:tc>
          <w:tcPr>
            <w:tcW w:w="0" w:type="auto"/>
          </w:tcPr>
          <w:p w14:paraId="3C132898" w14:textId="6E113EB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092D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305e-14</w:t>
            </w:r>
          </w:p>
        </w:tc>
      </w:tr>
      <w:tr w:rsidR="0028171D" w:rsidRPr="0028171D" w14:paraId="62E2B1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2155A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3ADFCDD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458139</w:t>
            </w:r>
          </w:p>
        </w:tc>
        <w:tc>
          <w:tcPr>
            <w:tcW w:w="0" w:type="auto"/>
          </w:tcPr>
          <w:p w14:paraId="36E9B4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EC0B5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020F449A" w14:textId="269F9EB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EC767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0633e-11</w:t>
            </w:r>
          </w:p>
        </w:tc>
      </w:tr>
      <w:tr w:rsidR="0028171D" w:rsidRPr="0028171D" w14:paraId="28A0DDF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07E6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28F17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68C40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89F9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142B373" w14:textId="5497A65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6EB36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4532e-119</w:t>
            </w:r>
          </w:p>
        </w:tc>
      </w:tr>
      <w:tr w:rsidR="0028171D" w:rsidRPr="0028171D" w14:paraId="13A05B3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E6F06C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463917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106503</w:t>
            </w:r>
          </w:p>
        </w:tc>
        <w:tc>
          <w:tcPr>
            <w:tcW w:w="0" w:type="auto"/>
          </w:tcPr>
          <w:p w14:paraId="3ACFD9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D6B1A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1692995" w14:textId="58D65B9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A6D068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9572e-100</w:t>
            </w:r>
          </w:p>
        </w:tc>
      </w:tr>
      <w:tr w:rsidR="0028171D" w:rsidRPr="0028171D" w14:paraId="589FF01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8DF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00C58C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54B6EBE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88542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7B46C8D2" w14:textId="328451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9322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7727e-60</w:t>
            </w:r>
          </w:p>
        </w:tc>
      </w:tr>
      <w:tr w:rsidR="0028171D" w:rsidRPr="0028171D" w14:paraId="28B61A2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ACB009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8E297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17D3DE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61C4ED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770A5E88" w14:textId="1937645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D976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6604e-52</w:t>
            </w:r>
          </w:p>
        </w:tc>
      </w:tr>
      <w:tr w:rsidR="0028171D" w:rsidRPr="0028171D" w14:paraId="7EA1EAB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53E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30B9E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4FCD556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352C2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8FA10FC" w14:textId="7D10D9A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6A8C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6968e-36</w:t>
            </w:r>
          </w:p>
        </w:tc>
      </w:tr>
      <w:tr w:rsidR="0028171D" w:rsidRPr="0028171D" w14:paraId="24678F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B603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59E5B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571F02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BA1BD9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66F28778" w14:textId="0A7A040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143E2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29322e-27</w:t>
            </w:r>
          </w:p>
        </w:tc>
      </w:tr>
      <w:tr w:rsidR="0028171D" w:rsidRPr="0028171D" w14:paraId="1C58A57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FCC75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0377082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088109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943A0C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27CBF77" w14:textId="05F8606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6C9F2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372e-23</w:t>
            </w:r>
          </w:p>
        </w:tc>
      </w:tr>
      <w:tr w:rsidR="0028171D" w:rsidRPr="0028171D" w14:paraId="55AE06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CF67B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2C9DF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8B12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35E4E9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43FAEA0D" w14:textId="2497E2B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F1C8B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651e-16</w:t>
            </w:r>
          </w:p>
        </w:tc>
      </w:tr>
      <w:tr w:rsidR="0028171D" w:rsidRPr="0028171D" w14:paraId="4E7578F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2BC8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B6549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3FD8437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6A18D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5EC58821" w14:textId="71E0FA9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B0449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3385e-16</w:t>
            </w:r>
          </w:p>
        </w:tc>
      </w:tr>
      <w:tr w:rsidR="0028171D" w:rsidRPr="0028171D" w14:paraId="6F2D2B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BAE3B4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624D8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8114</w:t>
            </w:r>
          </w:p>
        </w:tc>
        <w:tc>
          <w:tcPr>
            <w:tcW w:w="0" w:type="auto"/>
          </w:tcPr>
          <w:p w14:paraId="3E8BD79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5D9D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0B22.1</w:t>
            </w:r>
          </w:p>
        </w:tc>
        <w:tc>
          <w:tcPr>
            <w:tcW w:w="0" w:type="auto"/>
          </w:tcPr>
          <w:p w14:paraId="618183D0" w14:textId="5EF96B1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0AAAFF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301e-15</w:t>
            </w:r>
          </w:p>
        </w:tc>
      </w:tr>
      <w:tr w:rsidR="0028171D" w:rsidRPr="0028171D" w14:paraId="543878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45A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D6586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35</w:t>
            </w:r>
          </w:p>
        </w:tc>
        <w:tc>
          <w:tcPr>
            <w:tcW w:w="0" w:type="auto"/>
          </w:tcPr>
          <w:p w14:paraId="3AECC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7FB6E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73D946C3" w14:textId="218DFFB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7C9A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393e-14</w:t>
            </w:r>
          </w:p>
        </w:tc>
      </w:tr>
      <w:tr w:rsidR="0028171D" w:rsidRPr="0028171D" w14:paraId="7AA7EDC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7C620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FCA1E1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285</w:t>
            </w:r>
          </w:p>
        </w:tc>
        <w:tc>
          <w:tcPr>
            <w:tcW w:w="0" w:type="auto"/>
          </w:tcPr>
          <w:p w14:paraId="67F1D1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2ED67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28AEC857" w14:textId="5F98B9D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44874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6031e-13</w:t>
            </w:r>
          </w:p>
        </w:tc>
      </w:tr>
      <w:tr w:rsidR="0028171D" w:rsidRPr="0028171D" w14:paraId="4DF7F9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5A36F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FAD6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040C7E3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535D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0F2B371C" w14:textId="011E788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7EDEF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54797e-12</w:t>
            </w:r>
          </w:p>
        </w:tc>
      </w:tr>
      <w:tr w:rsidR="0028171D" w:rsidRPr="0028171D" w14:paraId="1993760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D1DE83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F6275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8566</w:t>
            </w:r>
          </w:p>
        </w:tc>
        <w:tc>
          <w:tcPr>
            <w:tcW w:w="0" w:type="auto"/>
          </w:tcPr>
          <w:p w14:paraId="3F4D07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1504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035045.1</w:t>
            </w:r>
          </w:p>
        </w:tc>
        <w:tc>
          <w:tcPr>
            <w:tcW w:w="0" w:type="auto"/>
          </w:tcPr>
          <w:p w14:paraId="0662F61E" w14:textId="09036DF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D88864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3087e-11</w:t>
            </w:r>
          </w:p>
        </w:tc>
      </w:tr>
      <w:tr w:rsidR="0028171D" w:rsidRPr="0028171D" w14:paraId="2167CB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22F1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C84C21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6C173A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222D58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1D65CCD9" w14:textId="639EBE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7054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9408e-11</w:t>
            </w:r>
          </w:p>
        </w:tc>
      </w:tr>
      <w:tr w:rsidR="0028171D" w:rsidRPr="0028171D" w14:paraId="2A60238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094F9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3E89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503772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A28CE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0A94B46D" w14:textId="5BFF200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5DA7FA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2298e-11</w:t>
            </w:r>
          </w:p>
        </w:tc>
      </w:tr>
      <w:tr w:rsidR="0028171D" w:rsidRPr="0028171D" w14:paraId="3B0B033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3ECC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153EE74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2183</w:t>
            </w:r>
          </w:p>
        </w:tc>
        <w:tc>
          <w:tcPr>
            <w:tcW w:w="0" w:type="auto"/>
          </w:tcPr>
          <w:p w14:paraId="293AA3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9A7B46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PC1L1</w:t>
            </w:r>
          </w:p>
        </w:tc>
        <w:tc>
          <w:tcPr>
            <w:tcW w:w="0" w:type="auto"/>
          </w:tcPr>
          <w:p w14:paraId="41C04568" w14:textId="657DC2A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83381E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4451e-10</w:t>
            </w:r>
          </w:p>
        </w:tc>
      </w:tr>
      <w:tr w:rsidR="0028171D" w:rsidRPr="0028171D" w14:paraId="216712F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87F4D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AC94A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35215</w:t>
            </w:r>
          </w:p>
        </w:tc>
        <w:tc>
          <w:tcPr>
            <w:tcW w:w="0" w:type="auto"/>
          </w:tcPr>
          <w:p w14:paraId="472E96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15B3D9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LIP</w:t>
            </w:r>
          </w:p>
        </w:tc>
        <w:tc>
          <w:tcPr>
            <w:tcW w:w="0" w:type="auto"/>
          </w:tcPr>
          <w:p w14:paraId="04578A67" w14:textId="24A16D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6547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4063e-10</w:t>
            </w:r>
          </w:p>
        </w:tc>
      </w:tr>
      <w:tr w:rsidR="0028171D" w:rsidRPr="0028171D" w14:paraId="765C3E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01E6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EAAE2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227</w:t>
            </w:r>
          </w:p>
        </w:tc>
        <w:tc>
          <w:tcPr>
            <w:tcW w:w="0" w:type="auto"/>
          </w:tcPr>
          <w:p w14:paraId="3CB2EDB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756C0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24</w:t>
            </w:r>
          </w:p>
        </w:tc>
        <w:tc>
          <w:tcPr>
            <w:tcW w:w="0" w:type="auto"/>
          </w:tcPr>
          <w:p w14:paraId="1618573F" w14:textId="5FEE5E4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ED7C2E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3444e-10</w:t>
            </w:r>
          </w:p>
        </w:tc>
      </w:tr>
      <w:tr w:rsidR="0028171D" w:rsidRPr="0028171D" w14:paraId="4093C66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BD1E6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8E59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461D7EF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9CB2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A808F96" w14:textId="56A4D3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11152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636e-09</w:t>
            </w:r>
          </w:p>
        </w:tc>
      </w:tr>
      <w:tr w:rsidR="0028171D" w:rsidRPr="0028171D" w14:paraId="3ABFDA3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2F879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3A7126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07188</w:t>
            </w:r>
          </w:p>
        </w:tc>
        <w:tc>
          <w:tcPr>
            <w:tcW w:w="0" w:type="auto"/>
          </w:tcPr>
          <w:p w14:paraId="21CC14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D3AC7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S1</w:t>
            </w:r>
          </w:p>
        </w:tc>
        <w:tc>
          <w:tcPr>
            <w:tcW w:w="0" w:type="auto"/>
          </w:tcPr>
          <w:p w14:paraId="4309BC50" w14:textId="0C4E833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78A2BD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E7C4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D22B83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6802AA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46841</w:t>
            </w:r>
          </w:p>
        </w:tc>
        <w:tc>
          <w:tcPr>
            <w:tcW w:w="0" w:type="auto"/>
          </w:tcPr>
          <w:p w14:paraId="4949DB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16DE2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5G24.1</w:t>
            </w:r>
          </w:p>
        </w:tc>
        <w:tc>
          <w:tcPr>
            <w:tcW w:w="0" w:type="auto"/>
          </w:tcPr>
          <w:p w14:paraId="5F9ADD13" w14:textId="3B0D81D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32005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6882e-226</w:t>
            </w:r>
          </w:p>
        </w:tc>
      </w:tr>
      <w:tr w:rsidR="0028171D" w:rsidRPr="0028171D" w14:paraId="67837C4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09D6F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018800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073227</w:t>
            </w:r>
          </w:p>
        </w:tc>
        <w:tc>
          <w:tcPr>
            <w:tcW w:w="0" w:type="auto"/>
          </w:tcPr>
          <w:p w14:paraId="5986CD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3834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7DA7DD30" w14:textId="103A13C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BDD65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7611e-211</w:t>
            </w:r>
          </w:p>
        </w:tc>
      </w:tr>
      <w:tr w:rsidR="0028171D" w:rsidRPr="0028171D" w14:paraId="5986CB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42C88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2F144AC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197517</w:t>
            </w:r>
          </w:p>
        </w:tc>
        <w:tc>
          <w:tcPr>
            <w:tcW w:w="0" w:type="auto"/>
          </w:tcPr>
          <w:p w14:paraId="388646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25821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59FFDC0D" w14:textId="1F15A5D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7A9D6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0794e-85</w:t>
            </w:r>
          </w:p>
        </w:tc>
      </w:tr>
      <w:tr w:rsidR="0028171D" w:rsidRPr="0028171D" w14:paraId="4C8B035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7BED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Phosphate</w:t>
            </w:r>
          </w:p>
        </w:tc>
        <w:tc>
          <w:tcPr>
            <w:tcW w:w="0" w:type="auto"/>
          </w:tcPr>
          <w:p w14:paraId="46D1C6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1903</w:t>
            </w:r>
          </w:p>
        </w:tc>
        <w:tc>
          <w:tcPr>
            <w:tcW w:w="0" w:type="auto"/>
          </w:tcPr>
          <w:p w14:paraId="78B163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8488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P6K3</w:t>
            </w:r>
          </w:p>
        </w:tc>
        <w:tc>
          <w:tcPr>
            <w:tcW w:w="0" w:type="auto"/>
          </w:tcPr>
          <w:p w14:paraId="221ACB2B" w14:textId="1C88F0B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8F0E4E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3342e-13</w:t>
            </w:r>
          </w:p>
        </w:tc>
      </w:tr>
      <w:tr w:rsidR="0028171D" w:rsidRPr="0028171D" w14:paraId="18C2F01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C0BA66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FA8A3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58519</w:t>
            </w:r>
          </w:p>
        </w:tc>
        <w:tc>
          <w:tcPr>
            <w:tcW w:w="0" w:type="auto"/>
          </w:tcPr>
          <w:p w14:paraId="6794410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90AC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22FB7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2BA94B8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445e-82</w:t>
            </w:r>
          </w:p>
        </w:tc>
      </w:tr>
      <w:tr w:rsidR="0028171D" w:rsidRPr="0028171D" w14:paraId="2C8F796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103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5E4CF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7338752</w:t>
            </w:r>
          </w:p>
        </w:tc>
        <w:tc>
          <w:tcPr>
            <w:tcW w:w="0" w:type="auto"/>
          </w:tcPr>
          <w:p w14:paraId="7DBB20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EEB20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652</w:t>
            </w:r>
          </w:p>
        </w:tc>
        <w:tc>
          <w:tcPr>
            <w:tcW w:w="0" w:type="auto"/>
          </w:tcPr>
          <w:p w14:paraId="6D5275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81K2.1 (H4=1)</w:t>
            </w:r>
          </w:p>
        </w:tc>
        <w:tc>
          <w:tcPr>
            <w:tcW w:w="1700" w:type="dxa"/>
          </w:tcPr>
          <w:p w14:paraId="0F82E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808e-19</w:t>
            </w:r>
          </w:p>
        </w:tc>
      </w:tr>
      <w:tr w:rsidR="0028171D" w:rsidRPr="0028171D" w14:paraId="279CBB8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7319AC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50C3B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50541</w:t>
            </w:r>
          </w:p>
        </w:tc>
        <w:tc>
          <w:tcPr>
            <w:tcW w:w="0" w:type="auto"/>
          </w:tcPr>
          <w:p w14:paraId="2163FF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1453ED4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P1B2</w:t>
            </w:r>
          </w:p>
        </w:tc>
        <w:tc>
          <w:tcPr>
            <w:tcW w:w="0" w:type="auto"/>
          </w:tcPr>
          <w:p w14:paraId="72C3AD4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57DBD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7452e-13</w:t>
            </w:r>
          </w:p>
        </w:tc>
      </w:tr>
      <w:tr w:rsidR="0028171D" w:rsidRPr="0028171D" w14:paraId="7E2F3AC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D2BEB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29EB9E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336243</w:t>
            </w:r>
          </w:p>
        </w:tc>
        <w:tc>
          <w:tcPr>
            <w:tcW w:w="0" w:type="auto"/>
          </w:tcPr>
          <w:p w14:paraId="4F1EAA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675B3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BAIAP2L1</w:t>
            </w:r>
          </w:p>
        </w:tc>
        <w:tc>
          <w:tcPr>
            <w:tcW w:w="0" w:type="auto"/>
          </w:tcPr>
          <w:p w14:paraId="4C81E69F" w14:textId="4C86953C"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E794A9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3352e-11</w:t>
            </w:r>
          </w:p>
        </w:tc>
      </w:tr>
      <w:tr w:rsidR="0028171D" w:rsidRPr="0028171D" w14:paraId="28B7D24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4EDC4E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0A85E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9774</w:t>
            </w:r>
          </w:p>
        </w:tc>
        <w:tc>
          <w:tcPr>
            <w:tcW w:w="0" w:type="auto"/>
          </w:tcPr>
          <w:p w14:paraId="36340F2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636C9A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FCAB13</w:t>
            </w:r>
          </w:p>
        </w:tc>
        <w:tc>
          <w:tcPr>
            <w:tcW w:w="0" w:type="auto"/>
          </w:tcPr>
          <w:p w14:paraId="7EE1D34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PL45P2 (H4=0.95)</w:t>
            </w:r>
          </w:p>
        </w:tc>
        <w:tc>
          <w:tcPr>
            <w:tcW w:w="1700" w:type="dxa"/>
          </w:tcPr>
          <w:p w14:paraId="3872D7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2915e-11</w:t>
            </w:r>
          </w:p>
        </w:tc>
      </w:tr>
      <w:tr w:rsidR="0028171D" w:rsidRPr="0028171D" w14:paraId="36F392F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0A60C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C2EB5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40276</w:t>
            </w:r>
          </w:p>
        </w:tc>
        <w:tc>
          <w:tcPr>
            <w:tcW w:w="0" w:type="auto"/>
          </w:tcPr>
          <w:p w14:paraId="66E5F9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F958B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w:t>
            </w:r>
          </w:p>
        </w:tc>
        <w:tc>
          <w:tcPr>
            <w:tcW w:w="0" w:type="auto"/>
          </w:tcPr>
          <w:p w14:paraId="471062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 (H4=0.97)</w:t>
            </w:r>
          </w:p>
        </w:tc>
        <w:tc>
          <w:tcPr>
            <w:tcW w:w="1700" w:type="dxa"/>
          </w:tcPr>
          <w:p w14:paraId="5A98E7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0324e-11</w:t>
            </w:r>
          </w:p>
        </w:tc>
      </w:tr>
      <w:tr w:rsidR="0028171D" w:rsidRPr="0028171D" w14:paraId="51DC12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5B1C4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75888E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75901</w:t>
            </w:r>
          </w:p>
        </w:tc>
        <w:tc>
          <w:tcPr>
            <w:tcW w:w="0" w:type="auto"/>
          </w:tcPr>
          <w:p w14:paraId="1A8856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B5994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36B31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IRT5 (H4=0.86), Cathepsin A (H4=0.86)</w:t>
            </w:r>
          </w:p>
        </w:tc>
        <w:tc>
          <w:tcPr>
            <w:tcW w:w="1700" w:type="dxa"/>
          </w:tcPr>
          <w:p w14:paraId="0EEDBF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5186e-10</w:t>
            </w:r>
          </w:p>
        </w:tc>
      </w:tr>
      <w:tr w:rsidR="0028171D" w:rsidRPr="0028171D" w14:paraId="2DB4A2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AE0C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A3329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64939</w:t>
            </w:r>
          </w:p>
        </w:tc>
        <w:tc>
          <w:tcPr>
            <w:tcW w:w="0" w:type="auto"/>
          </w:tcPr>
          <w:p w14:paraId="47C09D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37310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328J6.1</w:t>
            </w:r>
          </w:p>
        </w:tc>
        <w:tc>
          <w:tcPr>
            <w:tcW w:w="0" w:type="auto"/>
          </w:tcPr>
          <w:p w14:paraId="305E12B2" w14:textId="6217FDF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3FFF7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297e-09</w:t>
            </w:r>
          </w:p>
        </w:tc>
      </w:tr>
      <w:tr w:rsidR="0028171D" w:rsidRPr="0028171D" w14:paraId="2079CA4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5CB1C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5C0AD1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32871</w:t>
            </w:r>
          </w:p>
        </w:tc>
        <w:tc>
          <w:tcPr>
            <w:tcW w:w="0" w:type="auto"/>
          </w:tcPr>
          <w:p w14:paraId="2607A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E671C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2F2-AS1, RP11-327J17.2</w:t>
            </w:r>
          </w:p>
        </w:tc>
        <w:tc>
          <w:tcPr>
            <w:tcW w:w="0" w:type="auto"/>
          </w:tcPr>
          <w:p w14:paraId="24B34054" w14:textId="4D766DB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B7AD2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9485e-09</w:t>
            </w:r>
          </w:p>
        </w:tc>
      </w:tr>
      <w:tr w:rsidR="0028171D" w:rsidRPr="0028171D" w14:paraId="0D0993A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26A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3BA4C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D1BB9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B9C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51E54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2797FE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454e-97</w:t>
            </w:r>
          </w:p>
        </w:tc>
      </w:tr>
      <w:tr w:rsidR="0028171D" w:rsidRPr="0028171D" w14:paraId="2C10FF9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72AD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17088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248720</w:t>
            </w:r>
          </w:p>
        </w:tc>
        <w:tc>
          <w:tcPr>
            <w:tcW w:w="0" w:type="auto"/>
          </w:tcPr>
          <w:p w14:paraId="7523CD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989F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3C7D4C5F" w14:textId="535B7A1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E7AE2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3481e-81</w:t>
            </w:r>
          </w:p>
        </w:tc>
      </w:tr>
      <w:tr w:rsidR="0028171D" w:rsidRPr="0028171D" w14:paraId="5E359A5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ADDA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867C0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485003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0A387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5C948A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498DC1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26e-51</w:t>
            </w:r>
          </w:p>
        </w:tc>
      </w:tr>
      <w:tr w:rsidR="0028171D" w:rsidRPr="0028171D" w14:paraId="02F919C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6F1F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B67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672ADE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2AA30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061682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28A953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1785e-48</w:t>
            </w:r>
          </w:p>
        </w:tc>
      </w:tr>
      <w:tr w:rsidR="0028171D" w:rsidRPr="0028171D" w14:paraId="2345710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5FCC0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C</w:t>
            </w:r>
          </w:p>
        </w:tc>
        <w:tc>
          <w:tcPr>
            <w:tcW w:w="0" w:type="auto"/>
          </w:tcPr>
          <w:p w14:paraId="5B22FA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67EBC01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A35FB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40A4E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DB119 (H4=0.92), HBAT (H4=0.9)</w:t>
            </w:r>
          </w:p>
        </w:tc>
        <w:tc>
          <w:tcPr>
            <w:tcW w:w="1700" w:type="dxa"/>
          </w:tcPr>
          <w:p w14:paraId="7A68D8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2391e-42</w:t>
            </w:r>
          </w:p>
        </w:tc>
      </w:tr>
      <w:tr w:rsidR="0028171D" w:rsidRPr="0028171D" w14:paraId="5C47032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0DCFB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E685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2CA91AD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786BF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CD3FC11" w14:textId="7767AD2D"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79D7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9667e-40</w:t>
            </w:r>
          </w:p>
        </w:tc>
      </w:tr>
      <w:tr w:rsidR="0028171D" w:rsidRPr="0028171D" w14:paraId="24B09CB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144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7CE8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7A17009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7EE8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2297B3CD" w14:textId="5F6B9BF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0D98A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724e-18</w:t>
            </w:r>
          </w:p>
        </w:tc>
      </w:tr>
      <w:tr w:rsidR="0028171D" w:rsidRPr="0028171D" w14:paraId="5F0670C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7827C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A9B4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39737</w:t>
            </w:r>
          </w:p>
        </w:tc>
        <w:tc>
          <w:tcPr>
            <w:tcW w:w="0" w:type="auto"/>
          </w:tcPr>
          <w:p w14:paraId="61674AC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AD33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598F233F" w14:textId="3E4B666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4812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892e-18</w:t>
            </w:r>
          </w:p>
        </w:tc>
      </w:tr>
      <w:tr w:rsidR="0028171D" w:rsidRPr="0028171D" w14:paraId="722F74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08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1C3402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124F5DA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9C9BC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B5F76A1" w14:textId="6DA4CADE"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856BA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17816e-13</w:t>
            </w:r>
          </w:p>
        </w:tc>
      </w:tr>
      <w:tr w:rsidR="0028171D" w:rsidRPr="0028171D" w14:paraId="3AF2768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18DB8E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54FAD3A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976D5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496B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54A48A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4A3BP (H4=0.95)</w:t>
            </w:r>
          </w:p>
        </w:tc>
        <w:tc>
          <w:tcPr>
            <w:tcW w:w="1700" w:type="dxa"/>
          </w:tcPr>
          <w:p w14:paraId="47664F0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1647e-12</w:t>
            </w:r>
          </w:p>
        </w:tc>
      </w:tr>
      <w:tr w:rsidR="0028171D" w:rsidRPr="0028171D" w14:paraId="0D37157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BA726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5C3FD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0AE71C3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F32DA2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CE6DD89" w14:textId="6607A91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FCD9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316e-11</w:t>
            </w:r>
          </w:p>
        </w:tc>
      </w:tr>
      <w:tr w:rsidR="0028171D" w:rsidRPr="0028171D" w14:paraId="23D664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3EC9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4C4FC7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45</w:t>
            </w:r>
          </w:p>
        </w:tc>
        <w:tc>
          <w:tcPr>
            <w:tcW w:w="0" w:type="auto"/>
          </w:tcPr>
          <w:p w14:paraId="3416D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A6B2FC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 FADS1</w:t>
            </w:r>
          </w:p>
        </w:tc>
        <w:tc>
          <w:tcPr>
            <w:tcW w:w="0" w:type="auto"/>
          </w:tcPr>
          <w:p w14:paraId="2D14F8A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Met (H4=0.96), S100A13 (H4=0.93)</w:t>
            </w:r>
          </w:p>
        </w:tc>
        <w:tc>
          <w:tcPr>
            <w:tcW w:w="1700" w:type="dxa"/>
          </w:tcPr>
          <w:p w14:paraId="1894E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51792e-11</w:t>
            </w:r>
          </w:p>
        </w:tc>
      </w:tr>
      <w:tr w:rsidR="0028171D" w:rsidRPr="0028171D" w14:paraId="3EB81CC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E22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EF122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13D297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12A91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13EC88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0.99), LGALS3 (H4=0.97), CRP (H4=0.85)</w:t>
            </w:r>
          </w:p>
        </w:tc>
        <w:tc>
          <w:tcPr>
            <w:tcW w:w="1700" w:type="dxa"/>
          </w:tcPr>
          <w:p w14:paraId="742B5DB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7956e-10</w:t>
            </w:r>
          </w:p>
        </w:tc>
      </w:tr>
      <w:tr w:rsidR="0028171D" w:rsidRPr="0028171D" w14:paraId="22F484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8343D7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76CF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4E8B9B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CCF61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AE606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05A195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312e-10</w:t>
            </w:r>
          </w:p>
        </w:tc>
      </w:tr>
      <w:tr w:rsidR="0028171D" w:rsidRPr="0028171D" w14:paraId="56502E8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9634E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278A3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06315</w:t>
            </w:r>
          </w:p>
        </w:tc>
        <w:tc>
          <w:tcPr>
            <w:tcW w:w="0" w:type="auto"/>
          </w:tcPr>
          <w:p w14:paraId="5915780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7AA9A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56E6D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0E32D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8522e-10</w:t>
            </w:r>
          </w:p>
        </w:tc>
      </w:tr>
      <w:tr w:rsidR="0028171D" w:rsidRPr="0028171D" w14:paraId="2E184B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D16316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77160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139D8C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E2D57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4C7EBF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erritin (H4=0.95), Haptoglobin, Mixed Type (H4=0.9)</w:t>
            </w:r>
          </w:p>
        </w:tc>
        <w:tc>
          <w:tcPr>
            <w:tcW w:w="1700" w:type="dxa"/>
          </w:tcPr>
          <w:p w14:paraId="359848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1516e-10</w:t>
            </w:r>
          </w:p>
        </w:tc>
      </w:tr>
      <w:tr w:rsidR="0028171D" w:rsidRPr="0028171D" w14:paraId="504F8A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99E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72EC07F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06897</w:t>
            </w:r>
          </w:p>
        </w:tc>
        <w:tc>
          <w:tcPr>
            <w:tcW w:w="0" w:type="auto"/>
          </w:tcPr>
          <w:p w14:paraId="63FB3F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8BE87E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361.1</w:t>
            </w:r>
          </w:p>
        </w:tc>
        <w:tc>
          <w:tcPr>
            <w:tcW w:w="0" w:type="auto"/>
          </w:tcPr>
          <w:p w14:paraId="006F9FCE" w14:textId="4EEF071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55245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2485e-10</w:t>
            </w:r>
          </w:p>
        </w:tc>
      </w:tr>
      <w:tr w:rsidR="0028171D" w:rsidRPr="0028171D" w14:paraId="5C43D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7C6E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AEA8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4D87204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EDC8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642C7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1GLC (H4=0.99), TPST2 (H4=0.99), FAM3B (H4=0.99)</w:t>
            </w:r>
          </w:p>
        </w:tc>
        <w:tc>
          <w:tcPr>
            <w:tcW w:w="1700" w:type="dxa"/>
          </w:tcPr>
          <w:p w14:paraId="1885B3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6712e-10</w:t>
            </w:r>
          </w:p>
        </w:tc>
      </w:tr>
      <w:tr w:rsidR="0028171D" w:rsidRPr="0028171D" w14:paraId="735C8F4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E94C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E16F07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1135D4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EEEE7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E2891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355E07C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5F3CA34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0F206B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FF865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849089</w:t>
            </w:r>
          </w:p>
        </w:tc>
        <w:tc>
          <w:tcPr>
            <w:tcW w:w="0" w:type="auto"/>
          </w:tcPr>
          <w:p w14:paraId="175FD8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0D58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421029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2), NXPH3 (H4=0.8)</w:t>
            </w:r>
          </w:p>
        </w:tc>
        <w:tc>
          <w:tcPr>
            <w:tcW w:w="1700" w:type="dxa"/>
          </w:tcPr>
          <w:p w14:paraId="01135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26925e-100</w:t>
            </w:r>
          </w:p>
        </w:tc>
      </w:tr>
      <w:tr w:rsidR="0028171D" w:rsidRPr="0028171D" w14:paraId="0E321ED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4FE5F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836AC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48AF7D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2528C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73F0A0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71420E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5473e-85</w:t>
            </w:r>
          </w:p>
        </w:tc>
      </w:tr>
      <w:tr w:rsidR="0028171D" w:rsidRPr="0028171D" w14:paraId="0945DF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D5BA5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5AFA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0860</w:t>
            </w:r>
          </w:p>
        </w:tc>
        <w:tc>
          <w:tcPr>
            <w:tcW w:w="0" w:type="auto"/>
          </w:tcPr>
          <w:p w14:paraId="2257E1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07C9C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7928FF4" w14:textId="42EEC8A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962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4032e-69</w:t>
            </w:r>
          </w:p>
        </w:tc>
      </w:tr>
      <w:tr w:rsidR="0028171D" w:rsidRPr="0028171D" w14:paraId="0DC39E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ABF38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7AAE5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83082</w:t>
            </w:r>
          </w:p>
        </w:tc>
        <w:tc>
          <w:tcPr>
            <w:tcW w:w="0" w:type="auto"/>
          </w:tcPr>
          <w:p w14:paraId="5239F0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3DD38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28C3B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780C5F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9708e-61</w:t>
            </w:r>
          </w:p>
        </w:tc>
      </w:tr>
      <w:tr w:rsidR="0028171D" w:rsidRPr="0028171D" w14:paraId="40A469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97FD7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5E28A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34378</w:t>
            </w:r>
          </w:p>
        </w:tc>
        <w:tc>
          <w:tcPr>
            <w:tcW w:w="0" w:type="auto"/>
          </w:tcPr>
          <w:p w14:paraId="0EE46D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C4F90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LXIPL</w:t>
            </w:r>
          </w:p>
        </w:tc>
        <w:tc>
          <w:tcPr>
            <w:tcW w:w="0" w:type="auto"/>
          </w:tcPr>
          <w:p w14:paraId="436A9A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NXPH3 (H4=0.83)</w:t>
            </w:r>
          </w:p>
        </w:tc>
        <w:tc>
          <w:tcPr>
            <w:tcW w:w="1700" w:type="dxa"/>
          </w:tcPr>
          <w:p w14:paraId="6BA5546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5e-43</w:t>
            </w:r>
          </w:p>
        </w:tc>
      </w:tr>
      <w:tr w:rsidR="0028171D" w:rsidRPr="0028171D" w14:paraId="2AAE97B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9C16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A2DC9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957492</w:t>
            </w:r>
          </w:p>
        </w:tc>
        <w:tc>
          <w:tcPr>
            <w:tcW w:w="0" w:type="auto"/>
          </w:tcPr>
          <w:p w14:paraId="099F38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3B35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467A5B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 (H4=0.88)</w:t>
            </w:r>
          </w:p>
        </w:tc>
        <w:tc>
          <w:tcPr>
            <w:tcW w:w="1700" w:type="dxa"/>
          </w:tcPr>
          <w:p w14:paraId="5F1E5B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5767e-42</w:t>
            </w:r>
          </w:p>
        </w:tc>
      </w:tr>
      <w:tr w:rsidR="0028171D" w:rsidRPr="0028171D" w14:paraId="456F473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FE377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61A2CC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2274</w:t>
            </w:r>
          </w:p>
        </w:tc>
        <w:tc>
          <w:tcPr>
            <w:tcW w:w="0" w:type="auto"/>
          </w:tcPr>
          <w:p w14:paraId="3D7C4B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469295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MEM258</w:t>
            </w:r>
          </w:p>
        </w:tc>
        <w:tc>
          <w:tcPr>
            <w:tcW w:w="0" w:type="auto"/>
          </w:tcPr>
          <w:p w14:paraId="3164DA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7), S100A13 (H4=0.94), PMEPA (H4=0.92)</w:t>
            </w:r>
          </w:p>
        </w:tc>
        <w:tc>
          <w:tcPr>
            <w:tcW w:w="1700" w:type="dxa"/>
          </w:tcPr>
          <w:p w14:paraId="050C56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54833e-26</w:t>
            </w:r>
          </w:p>
        </w:tc>
      </w:tr>
      <w:tr w:rsidR="0028171D" w:rsidRPr="0028171D" w14:paraId="46F6101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B0A2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79059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17D871F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98AF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2D89FB0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U2 (H4=1)</w:t>
            </w:r>
          </w:p>
        </w:tc>
        <w:tc>
          <w:tcPr>
            <w:tcW w:w="1700" w:type="dxa"/>
          </w:tcPr>
          <w:p w14:paraId="216F53F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63259e-24</w:t>
            </w:r>
          </w:p>
        </w:tc>
      </w:tr>
      <w:tr w:rsidR="0028171D" w:rsidRPr="0028171D" w14:paraId="340C12D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8D319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5739B2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98584</w:t>
            </w:r>
          </w:p>
        </w:tc>
        <w:tc>
          <w:tcPr>
            <w:tcW w:w="0" w:type="auto"/>
          </w:tcPr>
          <w:p w14:paraId="3F14D6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D6F2B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VEGFA</w:t>
            </w:r>
          </w:p>
        </w:tc>
        <w:tc>
          <w:tcPr>
            <w:tcW w:w="0" w:type="auto"/>
          </w:tcPr>
          <w:p w14:paraId="4CD97029" w14:textId="5D939D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CB0C1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441e-19</w:t>
            </w:r>
          </w:p>
        </w:tc>
      </w:tr>
      <w:tr w:rsidR="0028171D" w:rsidRPr="0028171D" w14:paraId="20257C1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C6E7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F67B9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112</w:t>
            </w:r>
          </w:p>
        </w:tc>
        <w:tc>
          <w:tcPr>
            <w:tcW w:w="0" w:type="auto"/>
          </w:tcPr>
          <w:p w14:paraId="4937F8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34AB1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P1</w:t>
            </w:r>
          </w:p>
        </w:tc>
        <w:tc>
          <w:tcPr>
            <w:tcW w:w="0" w:type="auto"/>
          </w:tcPr>
          <w:p w14:paraId="637BE0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224DDD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249e-16</w:t>
            </w:r>
          </w:p>
        </w:tc>
      </w:tr>
      <w:tr w:rsidR="0028171D" w:rsidRPr="0028171D" w14:paraId="184FFFB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170FD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G</w:t>
            </w:r>
          </w:p>
        </w:tc>
        <w:tc>
          <w:tcPr>
            <w:tcW w:w="0" w:type="auto"/>
          </w:tcPr>
          <w:p w14:paraId="64C7AA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3548</w:t>
            </w:r>
          </w:p>
        </w:tc>
        <w:tc>
          <w:tcPr>
            <w:tcW w:w="0" w:type="auto"/>
          </w:tcPr>
          <w:p w14:paraId="5AF288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55DE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E3C6A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DF2L (H4=1), SC5A8 (H4=0.99), QORL1 (H4=0.99)</w:t>
            </w:r>
          </w:p>
        </w:tc>
        <w:tc>
          <w:tcPr>
            <w:tcW w:w="1700" w:type="dxa"/>
          </w:tcPr>
          <w:p w14:paraId="0EDEE6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9237e-13</w:t>
            </w:r>
          </w:p>
        </w:tc>
      </w:tr>
      <w:tr w:rsidR="0028171D" w:rsidRPr="0028171D" w14:paraId="31B47B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1172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8508E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70</w:t>
            </w:r>
          </w:p>
        </w:tc>
        <w:tc>
          <w:tcPr>
            <w:tcW w:w="0" w:type="auto"/>
          </w:tcPr>
          <w:p w14:paraId="5571C6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8D217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AGLN</w:t>
            </w:r>
          </w:p>
        </w:tc>
        <w:tc>
          <w:tcPr>
            <w:tcW w:w="0" w:type="auto"/>
          </w:tcPr>
          <w:p w14:paraId="7ED875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51151AD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2591e-12</w:t>
            </w:r>
          </w:p>
        </w:tc>
      </w:tr>
      <w:tr w:rsidR="0028171D" w:rsidRPr="0028171D" w14:paraId="57524F8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F3014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C8576A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31477</w:t>
            </w:r>
          </w:p>
        </w:tc>
        <w:tc>
          <w:tcPr>
            <w:tcW w:w="0" w:type="auto"/>
          </w:tcPr>
          <w:p w14:paraId="3724FD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117E0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P2</w:t>
            </w:r>
          </w:p>
        </w:tc>
        <w:tc>
          <w:tcPr>
            <w:tcW w:w="0" w:type="auto"/>
          </w:tcPr>
          <w:p w14:paraId="2C04C0D1" w14:textId="031AC9F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D65D9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2522e-11</w:t>
            </w:r>
          </w:p>
        </w:tc>
      </w:tr>
      <w:tr w:rsidR="0028171D" w:rsidRPr="0028171D" w14:paraId="7C4D7E4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068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3DF3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68888</w:t>
            </w:r>
          </w:p>
        </w:tc>
        <w:tc>
          <w:tcPr>
            <w:tcW w:w="0" w:type="auto"/>
          </w:tcPr>
          <w:p w14:paraId="34F788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73521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YP26A1</w:t>
            </w:r>
          </w:p>
        </w:tc>
        <w:tc>
          <w:tcPr>
            <w:tcW w:w="0" w:type="auto"/>
          </w:tcPr>
          <w:p w14:paraId="6C4E688B" w14:textId="35C2336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0D825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155e-11</w:t>
            </w:r>
          </w:p>
        </w:tc>
      </w:tr>
      <w:tr w:rsidR="0028171D" w:rsidRPr="0028171D" w14:paraId="6D2C92E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F302C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CBE45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057928</w:t>
            </w:r>
          </w:p>
        </w:tc>
        <w:tc>
          <w:tcPr>
            <w:tcW w:w="0" w:type="auto"/>
          </w:tcPr>
          <w:p w14:paraId="0A872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4526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LF14</w:t>
            </w:r>
          </w:p>
        </w:tc>
        <w:tc>
          <w:tcPr>
            <w:tcW w:w="0" w:type="auto"/>
          </w:tcPr>
          <w:p w14:paraId="1AEE72AC" w14:textId="763A3B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8B1EF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7935e-11</w:t>
            </w:r>
          </w:p>
        </w:tc>
      </w:tr>
      <w:tr w:rsidR="0028171D" w:rsidRPr="0028171D" w14:paraId="152D18F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C5E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F9F3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471251</w:t>
            </w:r>
          </w:p>
        </w:tc>
        <w:tc>
          <w:tcPr>
            <w:tcW w:w="0" w:type="auto"/>
          </w:tcPr>
          <w:p w14:paraId="6B06C7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E0DBFC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FF1</w:t>
            </w:r>
          </w:p>
        </w:tc>
        <w:tc>
          <w:tcPr>
            <w:tcW w:w="0" w:type="auto"/>
          </w:tcPr>
          <w:p w14:paraId="70839267" w14:textId="32F93E2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2947A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0195e-11</w:t>
            </w:r>
          </w:p>
        </w:tc>
      </w:tr>
      <w:tr w:rsidR="0028171D" w:rsidRPr="0028171D" w14:paraId="1F5FF82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E2344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FF170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2521</w:t>
            </w:r>
          </w:p>
        </w:tc>
        <w:tc>
          <w:tcPr>
            <w:tcW w:w="0" w:type="auto"/>
          </w:tcPr>
          <w:p w14:paraId="3A23736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D1047E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2A2.3</w:t>
            </w:r>
          </w:p>
        </w:tc>
        <w:tc>
          <w:tcPr>
            <w:tcW w:w="0" w:type="auto"/>
          </w:tcPr>
          <w:p w14:paraId="74A28BC7" w14:textId="1ED1B6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AD95A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277e-11</w:t>
            </w:r>
          </w:p>
        </w:tc>
      </w:tr>
      <w:tr w:rsidR="0028171D" w:rsidRPr="0028171D" w14:paraId="080F2F4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F53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A062C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81721</w:t>
            </w:r>
          </w:p>
        </w:tc>
        <w:tc>
          <w:tcPr>
            <w:tcW w:w="0" w:type="auto"/>
          </w:tcPr>
          <w:p w14:paraId="49D628A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7E24E4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7FE2022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P1 (H4=0.98), MP2K4 (H4=0.97), S100A13 (H4=0.88)</w:t>
            </w:r>
          </w:p>
        </w:tc>
        <w:tc>
          <w:tcPr>
            <w:tcW w:w="1700" w:type="dxa"/>
          </w:tcPr>
          <w:p w14:paraId="1C79CF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85151e-10</w:t>
            </w:r>
          </w:p>
        </w:tc>
      </w:tr>
      <w:tr w:rsidR="0028171D" w:rsidRPr="0028171D" w14:paraId="5FBF8AEE"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945B8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B891D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04727</w:t>
            </w:r>
          </w:p>
        </w:tc>
        <w:tc>
          <w:tcPr>
            <w:tcW w:w="0" w:type="auto"/>
          </w:tcPr>
          <w:p w14:paraId="365077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7F54A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IMD4</w:t>
            </w:r>
          </w:p>
        </w:tc>
        <w:tc>
          <w:tcPr>
            <w:tcW w:w="0" w:type="auto"/>
          </w:tcPr>
          <w:p w14:paraId="283243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MEPA (H4=0.97)</w:t>
            </w:r>
          </w:p>
        </w:tc>
        <w:tc>
          <w:tcPr>
            <w:tcW w:w="1700" w:type="dxa"/>
          </w:tcPr>
          <w:p w14:paraId="2B61BD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1138e-10</w:t>
            </w:r>
          </w:p>
        </w:tc>
      </w:tr>
      <w:tr w:rsidR="0028171D" w:rsidRPr="0028171D" w14:paraId="1C7DE35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1ACE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C929E4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138157</w:t>
            </w:r>
          </w:p>
        </w:tc>
        <w:tc>
          <w:tcPr>
            <w:tcW w:w="0" w:type="auto"/>
          </w:tcPr>
          <w:p w14:paraId="5FCE5E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1434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68138.1</w:t>
            </w:r>
          </w:p>
        </w:tc>
        <w:tc>
          <w:tcPr>
            <w:tcW w:w="0" w:type="auto"/>
          </w:tcPr>
          <w:p w14:paraId="21401709" w14:textId="6E5FD55B"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2C076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54643e-10</w:t>
            </w:r>
          </w:p>
        </w:tc>
      </w:tr>
      <w:tr w:rsidR="0028171D" w:rsidRPr="0028171D" w14:paraId="104B9EE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8805F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15951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6936</w:t>
            </w:r>
          </w:p>
        </w:tc>
        <w:tc>
          <w:tcPr>
            <w:tcW w:w="0" w:type="auto"/>
          </w:tcPr>
          <w:p w14:paraId="2A878A1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CCA2FF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7, PINX1</w:t>
            </w:r>
          </w:p>
        </w:tc>
        <w:tc>
          <w:tcPr>
            <w:tcW w:w="0" w:type="auto"/>
          </w:tcPr>
          <w:p w14:paraId="639EB766" w14:textId="6D88E4F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AEEA56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816e-09</w:t>
            </w:r>
          </w:p>
        </w:tc>
      </w:tr>
      <w:tr w:rsidR="0028171D" w:rsidRPr="0028171D" w14:paraId="173C0D3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CF3B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1BF8D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58190</w:t>
            </w:r>
          </w:p>
        </w:tc>
        <w:tc>
          <w:tcPr>
            <w:tcW w:w="0" w:type="auto"/>
          </w:tcPr>
          <w:p w14:paraId="1C9E7A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6D07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RKAG3</w:t>
            </w:r>
          </w:p>
        </w:tc>
        <w:tc>
          <w:tcPr>
            <w:tcW w:w="0" w:type="auto"/>
          </w:tcPr>
          <w:p w14:paraId="057E930F" w14:textId="37C3C62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3DC588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647e-09</w:t>
            </w:r>
          </w:p>
        </w:tc>
      </w:tr>
      <w:tr w:rsidR="0028171D" w:rsidRPr="0028171D" w14:paraId="58EC63E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5D445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B693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410184</w:t>
            </w:r>
          </w:p>
        </w:tc>
        <w:tc>
          <w:tcPr>
            <w:tcW w:w="0" w:type="auto"/>
          </w:tcPr>
          <w:p w14:paraId="3D9818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EE72A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GKD</w:t>
            </w:r>
          </w:p>
        </w:tc>
        <w:tc>
          <w:tcPr>
            <w:tcW w:w="0" w:type="auto"/>
          </w:tcPr>
          <w:p w14:paraId="554867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5AC95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60EAD85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0E2A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5C38B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663871</w:t>
            </w:r>
          </w:p>
        </w:tc>
        <w:tc>
          <w:tcPr>
            <w:tcW w:w="0" w:type="auto"/>
          </w:tcPr>
          <w:p w14:paraId="59DE3D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F01A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w:t>
            </w:r>
          </w:p>
        </w:tc>
        <w:tc>
          <w:tcPr>
            <w:tcW w:w="0" w:type="auto"/>
          </w:tcPr>
          <w:p w14:paraId="3F2A95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FA53B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4451694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7AFB1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05008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390675</w:t>
            </w:r>
          </w:p>
        </w:tc>
        <w:tc>
          <w:tcPr>
            <w:tcW w:w="0" w:type="auto"/>
          </w:tcPr>
          <w:p w14:paraId="7F9AF8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737B4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SL3P1</w:t>
            </w:r>
          </w:p>
        </w:tc>
        <w:tc>
          <w:tcPr>
            <w:tcW w:w="0" w:type="auto"/>
          </w:tcPr>
          <w:p w14:paraId="2F249C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A88271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8191e-53</w:t>
            </w:r>
          </w:p>
        </w:tc>
      </w:tr>
      <w:tr w:rsidR="0028171D" w:rsidRPr="0028171D" w14:paraId="33AE0B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10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140281D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55193</w:t>
            </w:r>
          </w:p>
        </w:tc>
        <w:tc>
          <w:tcPr>
            <w:tcW w:w="0" w:type="auto"/>
          </w:tcPr>
          <w:p w14:paraId="3F3CDE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D390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OH2A</w:t>
            </w:r>
          </w:p>
        </w:tc>
        <w:tc>
          <w:tcPr>
            <w:tcW w:w="0" w:type="auto"/>
          </w:tcPr>
          <w:p w14:paraId="2F77ED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6D77B9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64705e-26</w:t>
            </w:r>
          </w:p>
        </w:tc>
      </w:tr>
      <w:tr w:rsidR="0028171D" w:rsidRPr="0028171D" w14:paraId="3B61667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F47D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5C9028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981690</w:t>
            </w:r>
          </w:p>
        </w:tc>
        <w:tc>
          <w:tcPr>
            <w:tcW w:w="0" w:type="auto"/>
          </w:tcPr>
          <w:p w14:paraId="216B6E9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17F13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O1B1</w:t>
            </w:r>
          </w:p>
        </w:tc>
        <w:tc>
          <w:tcPr>
            <w:tcW w:w="0" w:type="auto"/>
          </w:tcPr>
          <w:p w14:paraId="730B3615" w14:textId="6C95562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026CB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3345e-24</w:t>
            </w:r>
          </w:p>
        </w:tc>
      </w:tr>
      <w:tr w:rsidR="0028171D" w:rsidRPr="0028171D" w14:paraId="1815500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A4FE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EC95C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359105</w:t>
            </w:r>
          </w:p>
        </w:tc>
        <w:tc>
          <w:tcPr>
            <w:tcW w:w="0" w:type="auto"/>
          </w:tcPr>
          <w:p w14:paraId="7DDD385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C71E6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G16L1</w:t>
            </w:r>
          </w:p>
        </w:tc>
        <w:tc>
          <w:tcPr>
            <w:tcW w:w="0" w:type="auto"/>
          </w:tcPr>
          <w:p w14:paraId="33E508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747DC5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0452e-12</w:t>
            </w:r>
          </w:p>
        </w:tc>
      </w:tr>
      <w:tr w:rsidR="0028171D" w:rsidRPr="0028171D" w14:paraId="07E1D9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AC99E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C9805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896995</w:t>
            </w:r>
          </w:p>
        </w:tc>
        <w:tc>
          <w:tcPr>
            <w:tcW w:w="0" w:type="auto"/>
          </w:tcPr>
          <w:p w14:paraId="1F07E7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3F36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4D0871B9" w14:textId="3815FDE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7FFB5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5048e-10</w:t>
            </w:r>
          </w:p>
        </w:tc>
      </w:tr>
      <w:tr w:rsidR="0028171D" w:rsidRPr="0028171D" w14:paraId="555B45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5F0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6C5A55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904971</w:t>
            </w:r>
          </w:p>
        </w:tc>
        <w:tc>
          <w:tcPr>
            <w:tcW w:w="0" w:type="auto"/>
          </w:tcPr>
          <w:p w14:paraId="609B68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4F86F2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2</w:t>
            </w:r>
          </w:p>
        </w:tc>
        <w:tc>
          <w:tcPr>
            <w:tcW w:w="0" w:type="auto"/>
          </w:tcPr>
          <w:p w14:paraId="09CDC93F" w14:textId="3EBAD04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AE3CB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0097e-63</w:t>
            </w:r>
          </w:p>
        </w:tc>
      </w:tr>
      <w:tr w:rsidR="0028171D" w:rsidRPr="0028171D" w14:paraId="766DD7C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97667B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E7486B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8555</w:t>
            </w:r>
          </w:p>
        </w:tc>
        <w:tc>
          <w:tcPr>
            <w:tcW w:w="0" w:type="auto"/>
          </w:tcPr>
          <w:p w14:paraId="17618B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43DF9F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2A9</w:t>
            </w:r>
          </w:p>
        </w:tc>
        <w:tc>
          <w:tcPr>
            <w:tcW w:w="0" w:type="auto"/>
          </w:tcPr>
          <w:p w14:paraId="28AB4A2E" w14:textId="1FD403B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498B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4723e-44</w:t>
            </w:r>
          </w:p>
        </w:tc>
      </w:tr>
      <w:tr w:rsidR="0028171D" w:rsidRPr="0028171D" w14:paraId="1509B8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FAD1B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274D3C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530622</w:t>
            </w:r>
          </w:p>
        </w:tc>
        <w:tc>
          <w:tcPr>
            <w:tcW w:w="0" w:type="auto"/>
          </w:tcPr>
          <w:p w14:paraId="591958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6D87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I13.1</w:t>
            </w:r>
          </w:p>
        </w:tc>
        <w:tc>
          <w:tcPr>
            <w:tcW w:w="0" w:type="auto"/>
          </w:tcPr>
          <w:p w14:paraId="50E3C3E3" w14:textId="239F3C8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CDEA9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5418e-18</w:t>
            </w:r>
          </w:p>
        </w:tc>
      </w:tr>
      <w:tr w:rsidR="0028171D" w:rsidRPr="0028171D" w14:paraId="260C496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E810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51DEA5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56F94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4967C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C31C3B0" w14:textId="2EE0DD1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C2D045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7937e-15</w:t>
            </w:r>
          </w:p>
        </w:tc>
      </w:tr>
      <w:tr w:rsidR="0028171D" w:rsidRPr="0028171D" w14:paraId="6E7C372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9FA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CB305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6339</w:t>
            </w:r>
          </w:p>
        </w:tc>
        <w:tc>
          <w:tcPr>
            <w:tcW w:w="0" w:type="auto"/>
          </w:tcPr>
          <w:p w14:paraId="3AF36A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7593E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7A3</w:t>
            </w:r>
          </w:p>
        </w:tc>
        <w:tc>
          <w:tcPr>
            <w:tcW w:w="0" w:type="auto"/>
          </w:tcPr>
          <w:p w14:paraId="25C9C20B" w14:textId="038F302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825D5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716e-14</w:t>
            </w:r>
          </w:p>
        </w:tc>
      </w:tr>
      <w:tr w:rsidR="0028171D" w:rsidRPr="0028171D" w14:paraId="646681F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E5C16E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DE8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832289</w:t>
            </w:r>
          </w:p>
        </w:tc>
        <w:tc>
          <w:tcPr>
            <w:tcW w:w="0" w:type="auto"/>
          </w:tcPr>
          <w:p w14:paraId="75E2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7B4A6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DE3B</w:t>
            </w:r>
          </w:p>
        </w:tc>
        <w:tc>
          <w:tcPr>
            <w:tcW w:w="0" w:type="auto"/>
          </w:tcPr>
          <w:p w14:paraId="3864434F" w14:textId="2736E5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976FA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75D048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944FD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3C8FC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23621</w:t>
            </w:r>
          </w:p>
        </w:tc>
        <w:tc>
          <w:tcPr>
            <w:tcW w:w="0" w:type="auto"/>
          </w:tcPr>
          <w:p w14:paraId="2099CF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7AECFB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w:t>
            </w:r>
          </w:p>
        </w:tc>
        <w:tc>
          <w:tcPr>
            <w:tcW w:w="0" w:type="auto"/>
          </w:tcPr>
          <w:p w14:paraId="1863607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JAG1 (H4=0.87)</w:t>
            </w:r>
          </w:p>
        </w:tc>
        <w:tc>
          <w:tcPr>
            <w:tcW w:w="1700" w:type="dxa"/>
          </w:tcPr>
          <w:p w14:paraId="3777BB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763e-224</w:t>
            </w:r>
          </w:p>
        </w:tc>
      </w:tr>
      <w:tr w:rsidR="0028171D" w:rsidRPr="0028171D" w14:paraId="224AB45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84A6E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A030A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022510</w:t>
            </w:r>
          </w:p>
        </w:tc>
        <w:tc>
          <w:tcPr>
            <w:tcW w:w="0" w:type="auto"/>
          </w:tcPr>
          <w:p w14:paraId="61A8B8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0CD4E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EC23A</w:t>
            </w:r>
          </w:p>
        </w:tc>
        <w:tc>
          <w:tcPr>
            <w:tcW w:w="0" w:type="auto"/>
          </w:tcPr>
          <w:p w14:paraId="7F3AEC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PPC6B (H4=0.87)</w:t>
            </w:r>
          </w:p>
        </w:tc>
        <w:tc>
          <w:tcPr>
            <w:tcW w:w="1700" w:type="dxa"/>
          </w:tcPr>
          <w:p w14:paraId="128C0F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4939e-48</w:t>
            </w:r>
          </w:p>
        </w:tc>
      </w:tr>
      <w:tr w:rsidR="0028171D" w:rsidRPr="0028171D" w14:paraId="5D12E7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604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4705CC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2632970</w:t>
            </w:r>
          </w:p>
        </w:tc>
        <w:tc>
          <w:tcPr>
            <w:tcW w:w="0" w:type="auto"/>
          </w:tcPr>
          <w:p w14:paraId="4485EE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0F3F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20F80488" w14:textId="000B010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D2A5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2729e-47</w:t>
            </w:r>
          </w:p>
        </w:tc>
      </w:tr>
      <w:tr w:rsidR="0028171D" w:rsidRPr="0028171D" w14:paraId="3484C23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3A67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09644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6360</w:t>
            </w:r>
          </w:p>
        </w:tc>
        <w:tc>
          <w:tcPr>
            <w:tcW w:w="0" w:type="auto"/>
          </w:tcPr>
          <w:p w14:paraId="6FC54F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98EB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2A1</w:t>
            </w:r>
          </w:p>
        </w:tc>
        <w:tc>
          <w:tcPr>
            <w:tcW w:w="0" w:type="auto"/>
          </w:tcPr>
          <w:p w14:paraId="287E408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 2A1 (H4=1), RA51D (H4=0.99)</w:t>
            </w:r>
          </w:p>
        </w:tc>
        <w:tc>
          <w:tcPr>
            <w:tcW w:w="1700" w:type="dxa"/>
          </w:tcPr>
          <w:p w14:paraId="0E7EE0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633e-37</w:t>
            </w:r>
          </w:p>
        </w:tc>
      </w:tr>
      <w:tr w:rsidR="0028171D" w:rsidRPr="0028171D" w14:paraId="4CDDB4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1AB81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014AEC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2934</w:t>
            </w:r>
          </w:p>
        </w:tc>
        <w:tc>
          <w:tcPr>
            <w:tcW w:w="0" w:type="auto"/>
          </w:tcPr>
          <w:p w14:paraId="64820E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C72B7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ADSYN1</w:t>
            </w:r>
          </w:p>
        </w:tc>
        <w:tc>
          <w:tcPr>
            <w:tcW w:w="0" w:type="auto"/>
          </w:tcPr>
          <w:p w14:paraId="07F7F2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660L16.2 (H4=0.96), NADSYN1 (H4=0.95)</w:t>
            </w:r>
          </w:p>
        </w:tc>
        <w:tc>
          <w:tcPr>
            <w:tcW w:w="1700" w:type="dxa"/>
          </w:tcPr>
          <w:p w14:paraId="4E2718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555e-25</w:t>
            </w:r>
          </w:p>
        </w:tc>
      </w:tr>
      <w:tr w:rsidR="0028171D" w:rsidRPr="0028171D" w14:paraId="6BD818B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06FAA3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06E2FC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71855</w:t>
            </w:r>
          </w:p>
        </w:tc>
        <w:tc>
          <w:tcPr>
            <w:tcW w:w="0" w:type="auto"/>
          </w:tcPr>
          <w:p w14:paraId="4CF689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90846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3D932ED4" w14:textId="413318E6"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2784AB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109e-20</w:t>
            </w:r>
          </w:p>
        </w:tc>
      </w:tr>
      <w:tr w:rsidR="0028171D" w:rsidRPr="0028171D" w14:paraId="05224B9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38049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6C14B0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685829</w:t>
            </w:r>
          </w:p>
        </w:tc>
        <w:tc>
          <w:tcPr>
            <w:tcW w:w="0" w:type="auto"/>
          </w:tcPr>
          <w:p w14:paraId="70C9DF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B8CE35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R1</w:t>
            </w:r>
          </w:p>
        </w:tc>
        <w:tc>
          <w:tcPr>
            <w:tcW w:w="0" w:type="auto"/>
          </w:tcPr>
          <w:p w14:paraId="36F94D01" w14:textId="604F019A"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50BEA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75119e-13</w:t>
            </w:r>
          </w:p>
        </w:tc>
      </w:tr>
      <w:tr w:rsidR="0028171D" w:rsidRPr="0028171D" w14:paraId="12F9F0C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B976A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590AC0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0895</w:t>
            </w:r>
          </w:p>
        </w:tc>
        <w:tc>
          <w:tcPr>
            <w:tcW w:w="0" w:type="auto"/>
          </w:tcPr>
          <w:p w14:paraId="0C9594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8151F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3931BF47" w14:textId="51FD547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483E5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6289e-12</w:t>
            </w:r>
          </w:p>
        </w:tc>
      </w:tr>
    </w:tbl>
    <w:p w14:paraId="0D97B689" w14:textId="69EC158A"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HDL, high-</w:t>
      </w:r>
      <w:r w:rsidR="00155455">
        <w:rPr>
          <w:lang w:val="en-US"/>
        </w:rPr>
        <w:lastRenderedPageBreak/>
        <w:t xml:space="preserve">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16"/>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16"/>
      <w:r w:rsidR="00F54664">
        <w:rPr>
          <w:rStyle w:val="CommentReference"/>
        </w:rPr>
        <w:commentReference w:id="16"/>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1" w:author="Matt Lyon" w:date="2021-06-24T12:22:00Z" w:initials="ML">
    <w:p w14:paraId="5819AE7A" w14:textId="77777777" w:rsidR="002D6EDF" w:rsidRDefault="002D6EDF" w:rsidP="002D6EDF">
      <w:pPr>
        <w:pStyle w:val="CommentText"/>
      </w:pPr>
      <w:r>
        <w:rPr>
          <w:rStyle w:val="CommentReference"/>
        </w:rPr>
        <w:annotationRef/>
      </w:r>
      <w:r>
        <w:rPr>
          <w:rStyle w:val="CommentReference"/>
        </w:rPr>
        <w:t>T</w:t>
      </w:r>
      <w:r>
        <w:t>o make public</w:t>
      </w:r>
    </w:p>
  </w:comment>
  <w:comment w:id="2"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3"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4" w:author="Matt Lyon" w:date="2021-07-08T15:15:00Z" w:initials="ML">
    <w:p w14:paraId="021488A2" w14:textId="25E202AF" w:rsidR="00267346" w:rsidRDefault="00267346">
      <w:pPr>
        <w:pStyle w:val="CommentText"/>
      </w:pPr>
      <w:r>
        <w:rPr>
          <w:rStyle w:val="CommentReference"/>
        </w:rPr>
        <w:annotationRef/>
      </w:r>
      <w:r>
        <w:t>Add method of moments</w:t>
      </w:r>
    </w:p>
  </w:comment>
  <w:comment w:id="5"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6"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7"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8"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1" w:author="Matt Lyon" w:date="2021-07-08T15:20:00Z" w:initials="ML">
    <w:p w14:paraId="555D3EF2" w14:textId="72DACED1" w:rsidR="00B34010" w:rsidRDefault="00B34010">
      <w:pPr>
        <w:pStyle w:val="CommentText"/>
      </w:pPr>
      <w:r>
        <w:rPr>
          <w:rStyle w:val="CommentReference"/>
        </w:rPr>
        <w:annotationRef/>
      </w:r>
      <w:r>
        <w:rPr>
          <w:rStyle w:val="CommentReference"/>
        </w:rPr>
        <w:t xml:space="preserve">Check effects are </w:t>
      </w:r>
      <w:r w:rsidR="00884169">
        <w:rPr>
          <w:rStyle w:val="CommentReference"/>
        </w:rPr>
        <w:t>on</w:t>
      </w:r>
      <w:r>
        <w:rPr>
          <w:rStyle w:val="CommentReference"/>
        </w:rPr>
        <w:t xml:space="preserve"> multiplicative scale</w:t>
      </w:r>
      <w:r w:rsidR="00884169">
        <w:rPr>
          <w:rStyle w:val="CommentReference"/>
        </w:rPr>
        <w:t>?</w:t>
      </w:r>
    </w:p>
  </w:comment>
  <w:comment w:id="12" w:author="Matt Lyon" w:date="2021-07-06T09:36:00Z" w:initials="ML">
    <w:p w14:paraId="79C19258" w14:textId="505D973D" w:rsidR="00973B1C" w:rsidRDefault="00973B1C">
      <w:pPr>
        <w:pStyle w:val="CommentText"/>
      </w:pPr>
      <w:r>
        <w:rPr>
          <w:rStyle w:val="CommentReference"/>
        </w:rPr>
        <w:annotationRef/>
      </w:r>
      <w:r>
        <w:t>Add WF?</w:t>
      </w:r>
    </w:p>
  </w:comment>
  <w:comment w:id="13" w:author="Matt Lyon" w:date="2021-07-08T15:19:00Z" w:initials="ML">
    <w:p w14:paraId="59369AD2" w14:textId="084AA0B0" w:rsidR="004D1748" w:rsidRDefault="004D1748">
      <w:pPr>
        <w:pStyle w:val="CommentText"/>
      </w:pPr>
      <w:r>
        <w:rPr>
          <w:rStyle w:val="CommentReference"/>
        </w:rPr>
        <w:annotationRef/>
      </w:r>
      <w:r>
        <w:rPr>
          <w:rStyle w:val="CommentReference"/>
        </w:rPr>
        <w:t>Check effects are no multiplicative scale</w:t>
      </w:r>
      <w:r w:rsidR="00884169">
        <w:rPr>
          <w:rStyle w:val="CommentReference"/>
        </w:rPr>
        <w:t>?</w:t>
      </w:r>
    </w:p>
  </w:comment>
  <w:comment w:id="14"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15" w:author="Matt Lyon" w:date="2021-06-29T10:10:00Z" w:initials="ML">
    <w:p w14:paraId="4C36B7B9" w14:textId="71025082" w:rsidR="00EB52EB" w:rsidRDefault="00EB52EB">
      <w:pPr>
        <w:pStyle w:val="CommentText"/>
      </w:pPr>
      <w:r>
        <w:rPr>
          <w:rStyle w:val="CommentReference"/>
        </w:rPr>
        <w:annotationRef/>
      </w:r>
      <w:r>
        <w:t>Add non-lipid examples</w:t>
      </w:r>
    </w:p>
  </w:comment>
  <w:comment w:id="16"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66F86" w15:done="0"/>
  <w15:commentEx w15:paraId="5819AE7A" w15:done="0"/>
  <w15:commentEx w15:paraId="75CAE173" w15:done="0"/>
  <w15:commentEx w15:paraId="0337FA68" w15:done="0"/>
  <w15:commentEx w15:paraId="021488A2" w15:done="0"/>
  <w15:commentEx w15:paraId="17DEAB2A" w15:done="0"/>
  <w15:commentEx w15:paraId="54593BC7" w15:done="0"/>
  <w15:commentEx w15:paraId="7E57331B" w15:done="0"/>
  <w15:commentEx w15:paraId="11863C7B" w15:done="0"/>
  <w15:commentEx w15:paraId="555D3EF2" w15:done="0"/>
  <w15:commentEx w15:paraId="79C19258" w15:done="0"/>
  <w15:commentEx w15:paraId="59369AD2" w15:done="0"/>
  <w15:commentEx w15:paraId="18FCF822" w15:done="0"/>
  <w15:commentEx w15:paraId="4C36B7B9"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ADC" w16cex:dateUtc="2021-07-07T14:46: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635" w16cex:dateUtc="2021-07-08T14:20:00Z"/>
  <w16cex:commentExtensible w16cex:durableId="248EA2A9" w16cex:dateUtc="2021-07-06T08:36:00Z"/>
  <w16cex:commentExtensible w16cex:durableId="2491961C" w16cex:dateUtc="2021-07-08T14:19:00Z"/>
  <w16cex:commentExtensible w16cex:durableId="24903CF2" w16cex:dateUtc="2021-07-07T13:47:00Z"/>
  <w16cex:commentExtensible w16cex:durableId="2485702C" w16cex:dateUtc="2021-06-29T09:10: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66F86" w16cid:durableId="24904ADC"/>
  <w16cid:commentId w16cid:paraId="5819AE7A" w16cid:durableId="247EF774"/>
  <w16cid:commentId w16cid:paraId="75CAE173" w16cid:durableId="247AEA59"/>
  <w16cid:commentId w16cid:paraId="0337FA68" w16cid:durableId="247AEC3E"/>
  <w16cid:commentId w16cid:paraId="021488A2" w16cid:durableId="2491952F"/>
  <w16cid:commentId w16cid:paraId="17DEAB2A" w16cid:durableId="24856B8F"/>
  <w16cid:commentId w16cid:paraId="54593BC7" w16cid:durableId="24856BDA"/>
  <w16cid:commentId w16cid:paraId="7E57331B" w16cid:durableId="24904914"/>
  <w16cid:commentId w16cid:paraId="11863C7B" w16cid:durableId="2491A904"/>
  <w16cid:commentId w16cid:paraId="555D3EF2" w16cid:durableId="24919635"/>
  <w16cid:commentId w16cid:paraId="79C19258" w16cid:durableId="248EA2A9"/>
  <w16cid:commentId w16cid:paraId="59369AD2" w16cid:durableId="2491961C"/>
  <w16cid:commentId w16cid:paraId="18FCF822" w16cid:durableId="24903CF2"/>
  <w16cid:commentId w16cid:paraId="4C36B7B9" w16cid:durableId="2485702C"/>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87710" w14:textId="77777777" w:rsidR="00383208" w:rsidRDefault="00383208" w:rsidP="00643C2E">
      <w:r>
        <w:separator/>
      </w:r>
    </w:p>
  </w:endnote>
  <w:endnote w:type="continuationSeparator" w:id="0">
    <w:p w14:paraId="38E2A8D8" w14:textId="77777777" w:rsidR="00383208" w:rsidRDefault="00383208"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290736" w14:textId="77777777" w:rsidR="00383208" w:rsidRDefault="00383208" w:rsidP="00643C2E">
      <w:r>
        <w:separator/>
      </w:r>
    </w:p>
  </w:footnote>
  <w:footnote w:type="continuationSeparator" w:id="0">
    <w:p w14:paraId="60BCB5E5" w14:textId="77777777" w:rsidR="00383208" w:rsidRDefault="00383208"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13EE"/>
    <w:rsid w:val="0000197A"/>
    <w:rsid w:val="00005418"/>
    <w:rsid w:val="000069CD"/>
    <w:rsid w:val="000071EB"/>
    <w:rsid w:val="00012050"/>
    <w:rsid w:val="00014408"/>
    <w:rsid w:val="00015E8B"/>
    <w:rsid w:val="0001610F"/>
    <w:rsid w:val="000165DA"/>
    <w:rsid w:val="0001669F"/>
    <w:rsid w:val="00016FD3"/>
    <w:rsid w:val="00020BF9"/>
    <w:rsid w:val="00022A40"/>
    <w:rsid w:val="000264F7"/>
    <w:rsid w:val="00027039"/>
    <w:rsid w:val="00027AFB"/>
    <w:rsid w:val="00030C40"/>
    <w:rsid w:val="00030E9B"/>
    <w:rsid w:val="00032A8B"/>
    <w:rsid w:val="0003381C"/>
    <w:rsid w:val="00040220"/>
    <w:rsid w:val="000416E3"/>
    <w:rsid w:val="00042063"/>
    <w:rsid w:val="00042B92"/>
    <w:rsid w:val="00042D2F"/>
    <w:rsid w:val="000459E3"/>
    <w:rsid w:val="00051713"/>
    <w:rsid w:val="00051E94"/>
    <w:rsid w:val="00056458"/>
    <w:rsid w:val="0005730B"/>
    <w:rsid w:val="0006037C"/>
    <w:rsid w:val="00060DF5"/>
    <w:rsid w:val="0006127C"/>
    <w:rsid w:val="00062799"/>
    <w:rsid w:val="00063B62"/>
    <w:rsid w:val="00064573"/>
    <w:rsid w:val="00067C8E"/>
    <w:rsid w:val="00071E5A"/>
    <w:rsid w:val="0007229D"/>
    <w:rsid w:val="00072F6A"/>
    <w:rsid w:val="00074831"/>
    <w:rsid w:val="00074A54"/>
    <w:rsid w:val="00074F2A"/>
    <w:rsid w:val="00075AF1"/>
    <w:rsid w:val="00076234"/>
    <w:rsid w:val="0007695D"/>
    <w:rsid w:val="00077C32"/>
    <w:rsid w:val="00082678"/>
    <w:rsid w:val="000875FE"/>
    <w:rsid w:val="000878B5"/>
    <w:rsid w:val="00091037"/>
    <w:rsid w:val="00091F65"/>
    <w:rsid w:val="0009609B"/>
    <w:rsid w:val="00096263"/>
    <w:rsid w:val="0009699A"/>
    <w:rsid w:val="00096C4D"/>
    <w:rsid w:val="000A2DB8"/>
    <w:rsid w:val="000A31EC"/>
    <w:rsid w:val="000A4CFC"/>
    <w:rsid w:val="000A7062"/>
    <w:rsid w:val="000B027A"/>
    <w:rsid w:val="000B029A"/>
    <w:rsid w:val="000B03A7"/>
    <w:rsid w:val="000B263C"/>
    <w:rsid w:val="000B4709"/>
    <w:rsid w:val="000B4851"/>
    <w:rsid w:val="000B7745"/>
    <w:rsid w:val="000C199D"/>
    <w:rsid w:val="000C377C"/>
    <w:rsid w:val="000C553F"/>
    <w:rsid w:val="000C68B5"/>
    <w:rsid w:val="000C7B53"/>
    <w:rsid w:val="000D62FE"/>
    <w:rsid w:val="000D68A2"/>
    <w:rsid w:val="000D7628"/>
    <w:rsid w:val="000E48CA"/>
    <w:rsid w:val="000E572F"/>
    <w:rsid w:val="000E57BD"/>
    <w:rsid w:val="000E7ECC"/>
    <w:rsid w:val="000F2EF0"/>
    <w:rsid w:val="000F30FB"/>
    <w:rsid w:val="000F5906"/>
    <w:rsid w:val="000F5D88"/>
    <w:rsid w:val="000F7F87"/>
    <w:rsid w:val="00101542"/>
    <w:rsid w:val="00102CD3"/>
    <w:rsid w:val="00103700"/>
    <w:rsid w:val="0011284E"/>
    <w:rsid w:val="001144C7"/>
    <w:rsid w:val="00115F46"/>
    <w:rsid w:val="001175D4"/>
    <w:rsid w:val="00117E85"/>
    <w:rsid w:val="00123353"/>
    <w:rsid w:val="001233FA"/>
    <w:rsid w:val="00125122"/>
    <w:rsid w:val="00127F6E"/>
    <w:rsid w:val="00130142"/>
    <w:rsid w:val="001302BB"/>
    <w:rsid w:val="001305A8"/>
    <w:rsid w:val="001341D0"/>
    <w:rsid w:val="0013615D"/>
    <w:rsid w:val="00140CDF"/>
    <w:rsid w:val="00140EA3"/>
    <w:rsid w:val="00142443"/>
    <w:rsid w:val="00142A10"/>
    <w:rsid w:val="00143714"/>
    <w:rsid w:val="00143C11"/>
    <w:rsid w:val="00144F2D"/>
    <w:rsid w:val="001451F6"/>
    <w:rsid w:val="00151939"/>
    <w:rsid w:val="00151FDF"/>
    <w:rsid w:val="00155455"/>
    <w:rsid w:val="001565A0"/>
    <w:rsid w:val="00156713"/>
    <w:rsid w:val="001571F2"/>
    <w:rsid w:val="001614E9"/>
    <w:rsid w:val="00161C06"/>
    <w:rsid w:val="001626E0"/>
    <w:rsid w:val="00165811"/>
    <w:rsid w:val="00165BF2"/>
    <w:rsid w:val="00166412"/>
    <w:rsid w:val="00166F0F"/>
    <w:rsid w:val="001729CC"/>
    <w:rsid w:val="0017604E"/>
    <w:rsid w:val="00182334"/>
    <w:rsid w:val="001825CA"/>
    <w:rsid w:val="00182921"/>
    <w:rsid w:val="00182E8C"/>
    <w:rsid w:val="00183390"/>
    <w:rsid w:val="00183C70"/>
    <w:rsid w:val="00190081"/>
    <w:rsid w:val="001932F0"/>
    <w:rsid w:val="00195CE5"/>
    <w:rsid w:val="001A1191"/>
    <w:rsid w:val="001A3C3F"/>
    <w:rsid w:val="001B17D7"/>
    <w:rsid w:val="001B286C"/>
    <w:rsid w:val="001B5341"/>
    <w:rsid w:val="001B7366"/>
    <w:rsid w:val="001C063F"/>
    <w:rsid w:val="001C7666"/>
    <w:rsid w:val="001D07DC"/>
    <w:rsid w:val="001D1D4D"/>
    <w:rsid w:val="001D40A2"/>
    <w:rsid w:val="001E02BD"/>
    <w:rsid w:val="001E0380"/>
    <w:rsid w:val="001E05CF"/>
    <w:rsid w:val="001E0F93"/>
    <w:rsid w:val="001E1663"/>
    <w:rsid w:val="001E3D1E"/>
    <w:rsid w:val="001E744C"/>
    <w:rsid w:val="001F160F"/>
    <w:rsid w:val="001F4FB5"/>
    <w:rsid w:val="001F5EEA"/>
    <w:rsid w:val="00200A32"/>
    <w:rsid w:val="00202782"/>
    <w:rsid w:val="0020572C"/>
    <w:rsid w:val="00205D5E"/>
    <w:rsid w:val="0020652C"/>
    <w:rsid w:val="00206C24"/>
    <w:rsid w:val="0020739A"/>
    <w:rsid w:val="00207D8D"/>
    <w:rsid w:val="002101B0"/>
    <w:rsid w:val="00213221"/>
    <w:rsid w:val="00214B2D"/>
    <w:rsid w:val="00214C4A"/>
    <w:rsid w:val="0021510F"/>
    <w:rsid w:val="00215164"/>
    <w:rsid w:val="0021538B"/>
    <w:rsid w:val="00220078"/>
    <w:rsid w:val="0022311E"/>
    <w:rsid w:val="0022312D"/>
    <w:rsid w:val="00223EBA"/>
    <w:rsid w:val="00224A19"/>
    <w:rsid w:val="00225331"/>
    <w:rsid w:val="00226125"/>
    <w:rsid w:val="00226510"/>
    <w:rsid w:val="00232425"/>
    <w:rsid w:val="002328F7"/>
    <w:rsid w:val="00235D85"/>
    <w:rsid w:val="002406D5"/>
    <w:rsid w:val="002417A9"/>
    <w:rsid w:val="002447CA"/>
    <w:rsid w:val="0025263D"/>
    <w:rsid w:val="00254556"/>
    <w:rsid w:val="00260863"/>
    <w:rsid w:val="002609D8"/>
    <w:rsid w:val="002619C2"/>
    <w:rsid w:val="00262F77"/>
    <w:rsid w:val="00262FD6"/>
    <w:rsid w:val="002631C4"/>
    <w:rsid w:val="00264266"/>
    <w:rsid w:val="00264421"/>
    <w:rsid w:val="0026635D"/>
    <w:rsid w:val="00267346"/>
    <w:rsid w:val="00267D0E"/>
    <w:rsid w:val="002731AC"/>
    <w:rsid w:val="00273331"/>
    <w:rsid w:val="0027381C"/>
    <w:rsid w:val="002742C5"/>
    <w:rsid w:val="00275362"/>
    <w:rsid w:val="00277C97"/>
    <w:rsid w:val="0028171D"/>
    <w:rsid w:val="00282CDB"/>
    <w:rsid w:val="00283D00"/>
    <w:rsid w:val="002849FA"/>
    <w:rsid w:val="00284D13"/>
    <w:rsid w:val="00285E4F"/>
    <w:rsid w:val="0028682C"/>
    <w:rsid w:val="00290AEC"/>
    <w:rsid w:val="00291609"/>
    <w:rsid w:val="00291988"/>
    <w:rsid w:val="00295DAA"/>
    <w:rsid w:val="002A406C"/>
    <w:rsid w:val="002A4EB9"/>
    <w:rsid w:val="002A5607"/>
    <w:rsid w:val="002A6EC7"/>
    <w:rsid w:val="002B0F28"/>
    <w:rsid w:val="002B142F"/>
    <w:rsid w:val="002B1813"/>
    <w:rsid w:val="002B2470"/>
    <w:rsid w:val="002B407B"/>
    <w:rsid w:val="002B4DDF"/>
    <w:rsid w:val="002B580A"/>
    <w:rsid w:val="002B7CAD"/>
    <w:rsid w:val="002C0194"/>
    <w:rsid w:val="002C057F"/>
    <w:rsid w:val="002C2C75"/>
    <w:rsid w:val="002C387E"/>
    <w:rsid w:val="002C4306"/>
    <w:rsid w:val="002D1F34"/>
    <w:rsid w:val="002D1F52"/>
    <w:rsid w:val="002D263D"/>
    <w:rsid w:val="002D3346"/>
    <w:rsid w:val="002D5878"/>
    <w:rsid w:val="002D6EDF"/>
    <w:rsid w:val="002D786F"/>
    <w:rsid w:val="002E0A05"/>
    <w:rsid w:val="002E2103"/>
    <w:rsid w:val="002E214F"/>
    <w:rsid w:val="002E2D46"/>
    <w:rsid w:val="002E6D61"/>
    <w:rsid w:val="002F30A0"/>
    <w:rsid w:val="002F708D"/>
    <w:rsid w:val="002F73CD"/>
    <w:rsid w:val="002F775E"/>
    <w:rsid w:val="0030021C"/>
    <w:rsid w:val="00300328"/>
    <w:rsid w:val="00300D37"/>
    <w:rsid w:val="00301F5C"/>
    <w:rsid w:val="00302ABB"/>
    <w:rsid w:val="0030484C"/>
    <w:rsid w:val="00307B72"/>
    <w:rsid w:val="0031081D"/>
    <w:rsid w:val="00310BD4"/>
    <w:rsid w:val="00310D1C"/>
    <w:rsid w:val="003129D5"/>
    <w:rsid w:val="00313433"/>
    <w:rsid w:val="00314053"/>
    <w:rsid w:val="00314641"/>
    <w:rsid w:val="00316743"/>
    <w:rsid w:val="003207C2"/>
    <w:rsid w:val="00321316"/>
    <w:rsid w:val="00323899"/>
    <w:rsid w:val="00324DDE"/>
    <w:rsid w:val="003254A7"/>
    <w:rsid w:val="00327DE4"/>
    <w:rsid w:val="00331A3E"/>
    <w:rsid w:val="0033233E"/>
    <w:rsid w:val="0033458F"/>
    <w:rsid w:val="00336A2A"/>
    <w:rsid w:val="00342719"/>
    <w:rsid w:val="003427F1"/>
    <w:rsid w:val="00343846"/>
    <w:rsid w:val="00347414"/>
    <w:rsid w:val="00347AAF"/>
    <w:rsid w:val="0035093F"/>
    <w:rsid w:val="00351968"/>
    <w:rsid w:val="00353F23"/>
    <w:rsid w:val="00354B40"/>
    <w:rsid w:val="00354D04"/>
    <w:rsid w:val="003578B4"/>
    <w:rsid w:val="00357CF6"/>
    <w:rsid w:val="00364898"/>
    <w:rsid w:val="00366264"/>
    <w:rsid w:val="00367315"/>
    <w:rsid w:val="00371115"/>
    <w:rsid w:val="0037167C"/>
    <w:rsid w:val="00371AE4"/>
    <w:rsid w:val="00372DF5"/>
    <w:rsid w:val="00373983"/>
    <w:rsid w:val="0037489A"/>
    <w:rsid w:val="00376119"/>
    <w:rsid w:val="00377CDD"/>
    <w:rsid w:val="00380721"/>
    <w:rsid w:val="00381257"/>
    <w:rsid w:val="003813E2"/>
    <w:rsid w:val="003830F8"/>
    <w:rsid w:val="00383208"/>
    <w:rsid w:val="0038378E"/>
    <w:rsid w:val="00383CF4"/>
    <w:rsid w:val="00386F06"/>
    <w:rsid w:val="00392698"/>
    <w:rsid w:val="00392A36"/>
    <w:rsid w:val="003960FC"/>
    <w:rsid w:val="0039682C"/>
    <w:rsid w:val="00396F81"/>
    <w:rsid w:val="003A234C"/>
    <w:rsid w:val="003A35C5"/>
    <w:rsid w:val="003A40D7"/>
    <w:rsid w:val="003A4654"/>
    <w:rsid w:val="003A52E8"/>
    <w:rsid w:val="003A5A47"/>
    <w:rsid w:val="003A5B30"/>
    <w:rsid w:val="003A6E54"/>
    <w:rsid w:val="003A7C5B"/>
    <w:rsid w:val="003A7F86"/>
    <w:rsid w:val="003B1236"/>
    <w:rsid w:val="003B1EA3"/>
    <w:rsid w:val="003B61DB"/>
    <w:rsid w:val="003B7144"/>
    <w:rsid w:val="003C14A4"/>
    <w:rsid w:val="003C4A18"/>
    <w:rsid w:val="003C68A1"/>
    <w:rsid w:val="003C73FB"/>
    <w:rsid w:val="003D1460"/>
    <w:rsid w:val="003D210E"/>
    <w:rsid w:val="003D2C2E"/>
    <w:rsid w:val="003D55CF"/>
    <w:rsid w:val="003E4851"/>
    <w:rsid w:val="003E4EF0"/>
    <w:rsid w:val="003E527D"/>
    <w:rsid w:val="003E723A"/>
    <w:rsid w:val="003F153F"/>
    <w:rsid w:val="003F776F"/>
    <w:rsid w:val="00400045"/>
    <w:rsid w:val="004018E3"/>
    <w:rsid w:val="00402417"/>
    <w:rsid w:val="00404611"/>
    <w:rsid w:val="004046B3"/>
    <w:rsid w:val="004073F9"/>
    <w:rsid w:val="0040762A"/>
    <w:rsid w:val="004106BF"/>
    <w:rsid w:val="00411AB8"/>
    <w:rsid w:val="00421E4B"/>
    <w:rsid w:val="00423A0A"/>
    <w:rsid w:val="00423E05"/>
    <w:rsid w:val="00424488"/>
    <w:rsid w:val="00425DB9"/>
    <w:rsid w:val="00426D24"/>
    <w:rsid w:val="004274D6"/>
    <w:rsid w:val="004303AF"/>
    <w:rsid w:val="004306AF"/>
    <w:rsid w:val="004352D1"/>
    <w:rsid w:val="004358AE"/>
    <w:rsid w:val="00436B95"/>
    <w:rsid w:val="004404C4"/>
    <w:rsid w:val="0044342E"/>
    <w:rsid w:val="0044408B"/>
    <w:rsid w:val="00447A82"/>
    <w:rsid w:val="0045008F"/>
    <w:rsid w:val="00451A15"/>
    <w:rsid w:val="00453AA8"/>
    <w:rsid w:val="0045447F"/>
    <w:rsid w:val="00456368"/>
    <w:rsid w:val="00457CC6"/>
    <w:rsid w:val="00460008"/>
    <w:rsid w:val="00460FF7"/>
    <w:rsid w:val="00462B7A"/>
    <w:rsid w:val="0046382F"/>
    <w:rsid w:val="00466C2C"/>
    <w:rsid w:val="004700B8"/>
    <w:rsid w:val="00470781"/>
    <w:rsid w:val="00473044"/>
    <w:rsid w:val="00473BD1"/>
    <w:rsid w:val="00475000"/>
    <w:rsid w:val="00475839"/>
    <w:rsid w:val="0047712C"/>
    <w:rsid w:val="00477458"/>
    <w:rsid w:val="004775F6"/>
    <w:rsid w:val="00477CA7"/>
    <w:rsid w:val="00477CE5"/>
    <w:rsid w:val="00480801"/>
    <w:rsid w:val="00480F3E"/>
    <w:rsid w:val="0048165C"/>
    <w:rsid w:val="00481D7F"/>
    <w:rsid w:val="00483001"/>
    <w:rsid w:val="004831FF"/>
    <w:rsid w:val="00484B5C"/>
    <w:rsid w:val="0049047A"/>
    <w:rsid w:val="0049107B"/>
    <w:rsid w:val="00492527"/>
    <w:rsid w:val="004947C8"/>
    <w:rsid w:val="004A1F41"/>
    <w:rsid w:val="004A2656"/>
    <w:rsid w:val="004A28FC"/>
    <w:rsid w:val="004A2C8F"/>
    <w:rsid w:val="004A4BBA"/>
    <w:rsid w:val="004A69F3"/>
    <w:rsid w:val="004B0C70"/>
    <w:rsid w:val="004B2F89"/>
    <w:rsid w:val="004B3133"/>
    <w:rsid w:val="004B34DA"/>
    <w:rsid w:val="004B55A9"/>
    <w:rsid w:val="004B6069"/>
    <w:rsid w:val="004B62D5"/>
    <w:rsid w:val="004B6887"/>
    <w:rsid w:val="004B6A1E"/>
    <w:rsid w:val="004B6B63"/>
    <w:rsid w:val="004B7A2B"/>
    <w:rsid w:val="004C0789"/>
    <w:rsid w:val="004C07DA"/>
    <w:rsid w:val="004C2110"/>
    <w:rsid w:val="004C79F2"/>
    <w:rsid w:val="004C7CA7"/>
    <w:rsid w:val="004D0791"/>
    <w:rsid w:val="004D0A7D"/>
    <w:rsid w:val="004D0D9B"/>
    <w:rsid w:val="004D14D2"/>
    <w:rsid w:val="004D1748"/>
    <w:rsid w:val="004D1856"/>
    <w:rsid w:val="004D501A"/>
    <w:rsid w:val="004D6359"/>
    <w:rsid w:val="004D66B7"/>
    <w:rsid w:val="004E0CB6"/>
    <w:rsid w:val="004E2683"/>
    <w:rsid w:val="004E3CA9"/>
    <w:rsid w:val="004E4A65"/>
    <w:rsid w:val="004E581C"/>
    <w:rsid w:val="004E70BA"/>
    <w:rsid w:val="004E7DF5"/>
    <w:rsid w:val="004F0029"/>
    <w:rsid w:val="004F1C3D"/>
    <w:rsid w:val="004F1F3D"/>
    <w:rsid w:val="004F444B"/>
    <w:rsid w:val="004F463F"/>
    <w:rsid w:val="004F4774"/>
    <w:rsid w:val="004F6426"/>
    <w:rsid w:val="00500DE9"/>
    <w:rsid w:val="00501242"/>
    <w:rsid w:val="00501C41"/>
    <w:rsid w:val="00501E55"/>
    <w:rsid w:val="00502BA2"/>
    <w:rsid w:val="00505777"/>
    <w:rsid w:val="00505C07"/>
    <w:rsid w:val="005078C7"/>
    <w:rsid w:val="00510869"/>
    <w:rsid w:val="00515238"/>
    <w:rsid w:val="00516094"/>
    <w:rsid w:val="00517CA2"/>
    <w:rsid w:val="005201B7"/>
    <w:rsid w:val="005217ED"/>
    <w:rsid w:val="00521858"/>
    <w:rsid w:val="0052358F"/>
    <w:rsid w:val="00525A98"/>
    <w:rsid w:val="00525C1D"/>
    <w:rsid w:val="00527753"/>
    <w:rsid w:val="00527BAF"/>
    <w:rsid w:val="00530779"/>
    <w:rsid w:val="005331AF"/>
    <w:rsid w:val="00533898"/>
    <w:rsid w:val="00535D57"/>
    <w:rsid w:val="00543253"/>
    <w:rsid w:val="00544770"/>
    <w:rsid w:val="00545428"/>
    <w:rsid w:val="0054604D"/>
    <w:rsid w:val="0054648D"/>
    <w:rsid w:val="00546923"/>
    <w:rsid w:val="00547F13"/>
    <w:rsid w:val="0055341F"/>
    <w:rsid w:val="0055376A"/>
    <w:rsid w:val="005544B1"/>
    <w:rsid w:val="005547E7"/>
    <w:rsid w:val="00557B9D"/>
    <w:rsid w:val="00562413"/>
    <w:rsid w:val="005625D6"/>
    <w:rsid w:val="00562B0B"/>
    <w:rsid w:val="00562C82"/>
    <w:rsid w:val="0056502E"/>
    <w:rsid w:val="00566DFF"/>
    <w:rsid w:val="00573978"/>
    <w:rsid w:val="0057561F"/>
    <w:rsid w:val="0058016D"/>
    <w:rsid w:val="005804F4"/>
    <w:rsid w:val="00582165"/>
    <w:rsid w:val="0058264C"/>
    <w:rsid w:val="005848F2"/>
    <w:rsid w:val="005849C8"/>
    <w:rsid w:val="00586B3B"/>
    <w:rsid w:val="00587128"/>
    <w:rsid w:val="0059415D"/>
    <w:rsid w:val="00595595"/>
    <w:rsid w:val="00595C26"/>
    <w:rsid w:val="005960B0"/>
    <w:rsid w:val="00596958"/>
    <w:rsid w:val="00596CA2"/>
    <w:rsid w:val="00596E85"/>
    <w:rsid w:val="00597500"/>
    <w:rsid w:val="005A2316"/>
    <w:rsid w:val="005A737C"/>
    <w:rsid w:val="005B1958"/>
    <w:rsid w:val="005B2D71"/>
    <w:rsid w:val="005B4D4D"/>
    <w:rsid w:val="005B660F"/>
    <w:rsid w:val="005C15E2"/>
    <w:rsid w:val="005C1AEB"/>
    <w:rsid w:val="005C21F1"/>
    <w:rsid w:val="005C6426"/>
    <w:rsid w:val="005C7D18"/>
    <w:rsid w:val="005D68A0"/>
    <w:rsid w:val="005D6E09"/>
    <w:rsid w:val="005E1A26"/>
    <w:rsid w:val="005E2139"/>
    <w:rsid w:val="005E300C"/>
    <w:rsid w:val="005E352E"/>
    <w:rsid w:val="005E4750"/>
    <w:rsid w:val="005E5CAD"/>
    <w:rsid w:val="005E607C"/>
    <w:rsid w:val="005F0A2C"/>
    <w:rsid w:val="005F1DA6"/>
    <w:rsid w:val="005F4C82"/>
    <w:rsid w:val="005F7B24"/>
    <w:rsid w:val="005F7F1B"/>
    <w:rsid w:val="00600585"/>
    <w:rsid w:val="006016BE"/>
    <w:rsid w:val="00601832"/>
    <w:rsid w:val="00603B16"/>
    <w:rsid w:val="00605244"/>
    <w:rsid w:val="00605D80"/>
    <w:rsid w:val="006068D9"/>
    <w:rsid w:val="006107ED"/>
    <w:rsid w:val="00611533"/>
    <w:rsid w:val="006116D6"/>
    <w:rsid w:val="00611CED"/>
    <w:rsid w:val="0061306E"/>
    <w:rsid w:val="00613174"/>
    <w:rsid w:val="00613D4A"/>
    <w:rsid w:val="00614DB3"/>
    <w:rsid w:val="00617C6A"/>
    <w:rsid w:val="00617CF4"/>
    <w:rsid w:val="00621FA2"/>
    <w:rsid w:val="006224CA"/>
    <w:rsid w:val="00624B17"/>
    <w:rsid w:val="006257F2"/>
    <w:rsid w:val="00625CC7"/>
    <w:rsid w:val="0062600E"/>
    <w:rsid w:val="006265DF"/>
    <w:rsid w:val="00626D90"/>
    <w:rsid w:val="006309A8"/>
    <w:rsid w:val="00632DB0"/>
    <w:rsid w:val="00633019"/>
    <w:rsid w:val="00634720"/>
    <w:rsid w:val="00634B8E"/>
    <w:rsid w:val="00636D0C"/>
    <w:rsid w:val="00636E04"/>
    <w:rsid w:val="00640573"/>
    <w:rsid w:val="00643C2E"/>
    <w:rsid w:val="006501AB"/>
    <w:rsid w:val="0065078B"/>
    <w:rsid w:val="00651795"/>
    <w:rsid w:val="00653666"/>
    <w:rsid w:val="00654745"/>
    <w:rsid w:val="006570E0"/>
    <w:rsid w:val="00660F69"/>
    <w:rsid w:val="00663A01"/>
    <w:rsid w:val="0066460E"/>
    <w:rsid w:val="00667C59"/>
    <w:rsid w:val="00667F5A"/>
    <w:rsid w:val="006708C8"/>
    <w:rsid w:val="006730C3"/>
    <w:rsid w:val="00673722"/>
    <w:rsid w:val="00674014"/>
    <w:rsid w:val="0067634D"/>
    <w:rsid w:val="00676648"/>
    <w:rsid w:val="00680D79"/>
    <w:rsid w:val="00682AD9"/>
    <w:rsid w:val="0068437E"/>
    <w:rsid w:val="00684481"/>
    <w:rsid w:val="0069019A"/>
    <w:rsid w:val="00693842"/>
    <w:rsid w:val="00695370"/>
    <w:rsid w:val="0069573E"/>
    <w:rsid w:val="00696741"/>
    <w:rsid w:val="006969BA"/>
    <w:rsid w:val="006A1068"/>
    <w:rsid w:val="006A48BA"/>
    <w:rsid w:val="006A5532"/>
    <w:rsid w:val="006A55BB"/>
    <w:rsid w:val="006A5852"/>
    <w:rsid w:val="006A6B66"/>
    <w:rsid w:val="006A736E"/>
    <w:rsid w:val="006B1AA2"/>
    <w:rsid w:val="006B337C"/>
    <w:rsid w:val="006B5944"/>
    <w:rsid w:val="006B7F0F"/>
    <w:rsid w:val="006C1F47"/>
    <w:rsid w:val="006C22E7"/>
    <w:rsid w:val="006C2A3B"/>
    <w:rsid w:val="006C4D3A"/>
    <w:rsid w:val="006C65B6"/>
    <w:rsid w:val="006D057C"/>
    <w:rsid w:val="006D1CB6"/>
    <w:rsid w:val="006D216E"/>
    <w:rsid w:val="006D2F99"/>
    <w:rsid w:val="006D30BB"/>
    <w:rsid w:val="006D406B"/>
    <w:rsid w:val="006D52BC"/>
    <w:rsid w:val="006D6037"/>
    <w:rsid w:val="006D6E60"/>
    <w:rsid w:val="006E0500"/>
    <w:rsid w:val="006E2FD2"/>
    <w:rsid w:val="006E4058"/>
    <w:rsid w:val="006E7293"/>
    <w:rsid w:val="006F240D"/>
    <w:rsid w:val="006F26A8"/>
    <w:rsid w:val="006F3BA8"/>
    <w:rsid w:val="006F598C"/>
    <w:rsid w:val="006F749F"/>
    <w:rsid w:val="007000E7"/>
    <w:rsid w:val="007010B0"/>
    <w:rsid w:val="0070332C"/>
    <w:rsid w:val="00704ABB"/>
    <w:rsid w:val="00706203"/>
    <w:rsid w:val="00706EA2"/>
    <w:rsid w:val="00710C6B"/>
    <w:rsid w:val="007154C2"/>
    <w:rsid w:val="00716470"/>
    <w:rsid w:val="007173CB"/>
    <w:rsid w:val="00717873"/>
    <w:rsid w:val="00717B92"/>
    <w:rsid w:val="007206DF"/>
    <w:rsid w:val="0072133B"/>
    <w:rsid w:val="00722090"/>
    <w:rsid w:val="007254D4"/>
    <w:rsid w:val="00730864"/>
    <w:rsid w:val="00732001"/>
    <w:rsid w:val="00732FBE"/>
    <w:rsid w:val="00733E29"/>
    <w:rsid w:val="00734456"/>
    <w:rsid w:val="00740358"/>
    <w:rsid w:val="0074076A"/>
    <w:rsid w:val="007419C5"/>
    <w:rsid w:val="00741C3A"/>
    <w:rsid w:val="00745CD5"/>
    <w:rsid w:val="00746144"/>
    <w:rsid w:val="00750561"/>
    <w:rsid w:val="00751930"/>
    <w:rsid w:val="0075776C"/>
    <w:rsid w:val="00760104"/>
    <w:rsid w:val="00760109"/>
    <w:rsid w:val="007635FD"/>
    <w:rsid w:val="00763A03"/>
    <w:rsid w:val="00764AF8"/>
    <w:rsid w:val="0076508B"/>
    <w:rsid w:val="007666E5"/>
    <w:rsid w:val="00766C99"/>
    <w:rsid w:val="00766F1F"/>
    <w:rsid w:val="00766F81"/>
    <w:rsid w:val="007722E0"/>
    <w:rsid w:val="00772912"/>
    <w:rsid w:val="0077598C"/>
    <w:rsid w:val="007805A1"/>
    <w:rsid w:val="00782D48"/>
    <w:rsid w:val="00782F9E"/>
    <w:rsid w:val="007831A6"/>
    <w:rsid w:val="00786E70"/>
    <w:rsid w:val="0079186C"/>
    <w:rsid w:val="00791909"/>
    <w:rsid w:val="0079321C"/>
    <w:rsid w:val="00793D5E"/>
    <w:rsid w:val="007948C8"/>
    <w:rsid w:val="00794CF7"/>
    <w:rsid w:val="00795C12"/>
    <w:rsid w:val="007A0196"/>
    <w:rsid w:val="007A0D2C"/>
    <w:rsid w:val="007A3377"/>
    <w:rsid w:val="007A3B11"/>
    <w:rsid w:val="007A3C48"/>
    <w:rsid w:val="007B0B2A"/>
    <w:rsid w:val="007B2E4E"/>
    <w:rsid w:val="007B3A9E"/>
    <w:rsid w:val="007C1351"/>
    <w:rsid w:val="007C322A"/>
    <w:rsid w:val="007C45CD"/>
    <w:rsid w:val="007C45FA"/>
    <w:rsid w:val="007C7F75"/>
    <w:rsid w:val="007D379B"/>
    <w:rsid w:val="007D469C"/>
    <w:rsid w:val="007D6A3B"/>
    <w:rsid w:val="007D6C47"/>
    <w:rsid w:val="007E0556"/>
    <w:rsid w:val="007E0BB7"/>
    <w:rsid w:val="007E147D"/>
    <w:rsid w:val="007E4C40"/>
    <w:rsid w:val="007E594C"/>
    <w:rsid w:val="007E73DB"/>
    <w:rsid w:val="007E73E8"/>
    <w:rsid w:val="007F0971"/>
    <w:rsid w:val="007F1813"/>
    <w:rsid w:val="007F3E0C"/>
    <w:rsid w:val="007F5C26"/>
    <w:rsid w:val="0080041F"/>
    <w:rsid w:val="008017D6"/>
    <w:rsid w:val="008024D2"/>
    <w:rsid w:val="00803FD3"/>
    <w:rsid w:val="00804EE2"/>
    <w:rsid w:val="00806528"/>
    <w:rsid w:val="00806DA6"/>
    <w:rsid w:val="00806F53"/>
    <w:rsid w:val="00807368"/>
    <w:rsid w:val="008126FB"/>
    <w:rsid w:val="00813419"/>
    <w:rsid w:val="00813CCB"/>
    <w:rsid w:val="008142DD"/>
    <w:rsid w:val="00821AA1"/>
    <w:rsid w:val="0082343A"/>
    <w:rsid w:val="00823B4C"/>
    <w:rsid w:val="00824BE4"/>
    <w:rsid w:val="00825186"/>
    <w:rsid w:val="00827880"/>
    <w:rsid w:val="00834391"/>
    <w:rsid w:val="00843774"/>
    <w:rsid w:val="0085004A"/>
    <w:rsid w:val="00850807"/>
    <w:rsid w:val="00851819"/>
    <w:rsid w:val="00851C74"/>
    <w:rsid w:val="00851C7C"/>
    <w:rsid w:val="00853030"/>
    <w:rsid w:val="00853A30"/>
    <w:rsid w:val="008546C9"/>
    <w:rsid w:val="008547EC"/>
    <w:rsid w:val="00857305"/>
    <w:rsid w:val="00861595"/>
    <w:rsid w:val="00861A4A"/>
    <w:rsid w:val="008621EA"/>
    <w:rsid w:val="00862E25"/>
    <w:rsid w:val="00863AF1"/>
    <w:rsid w:val="00863F0D"/>
    <w:rsid w:val="00870A65"/>
    <w:rsid w:val="008720CC"/>
    <w:rsid w:val="008747D5"/>
    <w:rsid w:val="008758BC"/>
    <w:rsid w:val="00875EA0"/>
    <w:rsid w:val="00877330"/>
    <w:rsid w:val="00881E76"/>
    <w:rsid w:val="008820A9"/>
    <w:rsid w:val="008824FA"/>
    <w:rsid w:val="00882EFE"/>
    <w:rsid w:val="00884163"/>
    <w:rsid w:val="00884169"/>
    <w:rsid w:val="00885059"/>
    <w:rsid w:val="00886157"/>
    <w:rsid w:val="00890397"/>
    <w:rsid w:val="00890483"/>
    <w:rsid w:val="0089070D"/>
    <w:rsid w:val="00891900"/>
    <w:rsid w:val="00893312"/>
    <w:rsid w:val="008A1220"/>
    <w:rsid w:val="008A1B88"/>
    <w:rsid w:val="008A2683"/>
    <w:rsid w:val="008A2C26"/>
    <w:rsid w:val="008A544C"/>
    <w:rsid w:val="008A6307"/>
    <w:rsid w:val="008A7A29"/>
    <w:rsid w:val="008A7D6C"/>
    <w:rsid w:val="008B1F17"/>
    <w:rsid w:val="008B2850"/>
    <w:rsid w:val="008B3982"/>
    <w:rsid w:val="008B6465"/>
    <w:rsid w:val="008B723C"/>
    <w:rsid w:val="008B7AC5"/>
    <w:rsid w:val="008C0C67"/>
    <w:rsid w:val="008C29B2"/>
    <w:rsid w:val="008C33FE"/>
    <w:rsid w:val="008C4BD4"/>
    <w:rsid w:val="008C5D39"/>
    <w:rsid w:val="008C6A0F"/>
    <w:rsid w:val="008C6C48"/>
    <w:rsid w:val="008C7706"/>
    <w:rsid w:val="008C7AF3"/>
    <w:rsid w:val="008D0095"/>
    <w:rsid w:val="008D288E"/>
    <w:rsid w:val="008D4542"/>
    <w:rsid w:val="008D56AC"/>
    <w:rsid w:val="008D5893"/>
    <w:rsid w:val="008D7836"/>
    <w:rsid w:val="008E2779"/>
    <w:rsid w:val="008E2C1F"/>
    <w:rsid w:val="008E49BA"/>
    <w:rsid w:val="008E7696"/>
    <w:rsid w:val="008E7E81"/>
    <w:rsid w:val="008F049B"/>
    <w:rsid w:val="008F0A3B"/>
    <w:rsid w:val="008F14F9"/>
    <w:rsid w:val="008F2082"/>
    <w:rsid w:val="008F36D5"/>
    <w:rsid w:val="008F386F"/>
    <w:rsid w:val="008F5D9C"/>
    <w:rsid w:val="008F7E71"/>
    <w:rsid w:val="00900284"/>
    <w:rsid w:val="009016E8"/>
    <w:rsid w:val="00901BD4"/>
    <w:rsid w:val="0090240D"/>
    <w:rsid w:val="00903B29"/>
    <w:rsid w:val="00904804"/>
    <w:rsid w:val="00904F5D"/>
    <w:rsid w:val="009053D0"/>
    <w:rsid w:val="009074B0"/>
    <w:rsid w:val="00910BB2"/>
    <w:rsid w:val="0091165C"/>
    <w:rsid w:val="0091323C"/>
    <w:rsid w:val="00913E02"/>
    <w:rsid w:val="009164AF"/>
    <w:rsid w:val="00917AF1"/>
    <w:rsid w:val="00923212"/>
    <w:rsid w:val="00923AD4"/>
    <w:rsid w:val="00925EC7"/>
    <w:rsid w:val="009260B1"/>
    <w:rsid w:val="00926D70"/>
    <w:rsid w:val="00930A87"/>
    <w:rsid w:val="0093221C"/>
    <w:rsid w:val="009325AF"/>
    <w:rsid w:val="009337CF"/>
    <w:rsid w:val="00933B66"/>
    <w:rsid w:val="00934500"/>
    <w:rsid w:val="00935401"/>
    <w:rsid w:val="00936C59"/>
    <w:rsid w:val="00937599"/>
    <w:rsid w:val="00937D93"/>
    <w:rsid w:val="00941F3B"/>
    <w:rsid w:val="00943E65"/>
    <w:rsid w:val="0094580C"/>
    <w:rsid w:val="0094744D"/>
    <w:rsid w:val="0095079B"/>
    <w:rsid w:val="00951BC1"/>
    <w:rsid w:val="00951CE9"/>
    <w:rsid w:val="009524C1"/>
    <w:rsid w:val="00954968"/>
    <w:rsid w:val="00964765"/>
    <w:rsid w:val="009659F4"/>
    <w:rsid w:val="00965C87"/>
    <w:rsid w:val="00965D55"/>
    <w:rsid w:val="00972A37"/>
    <w:rsid w:val="00973B1C"/>
    <w:rsid w:val="00973C25"/>
    <w:rsid w:val="009748E1"/>
    <w:rsid w:val="0098133A"/>
    <w:rsid w:val="00983461"/>
    <w:rsid w:val="0098470A"/>
    <w:rsid w:val="00985BE5"/>
    <w:rsid w:val="00986AF6"/>
    <w:rsid w:val="00990E33"/>
    <w:rsid w:val="00992805"/>
    <w:rsid w:val="00993D0E"/>
    <w:rsid w:val="0099447C"/>
    <w:rsid w:val="009955A7"/>
    <w:rsid w:val="0099565F"/>
    <w:rsid w:val="009A0B3B"/>
    <w:rsid w:val="009A27B9"/>
    <w:rsid w:val="009A7D7A"/>
    <w:rsid w:val="009B071D"/>
    <w:rsid w:val="009B0E9E"/>
    <w:rsid w:val="009B4991"/>
    <w:rsid w:val="009B4B07"/>
    <w:rsid w:val="009B5EA4"/>
    <w:rsid w:val="009B667F"/>
    <w:rsid w:val="009C1477"/>
    <w:rsid w:val="009C4ED5"/>
    <w:rsid w:val="009C6290"/>
    <w:rsid w:val="009C6441"/>
    <w:rsid w:val="009C6811"/>
    <w:rsid w:val="009D0B3B"/>
    <w:rsid w:val="009D189A"/>
    <w:rsid w:val="009D194D"/>
    <w:rsid w:val="009D2257"/>
    <w:rsid w:val="009D42B6"/>
    <w:rsid w:val="009D6473"/>
    <w:rsid w:val="009D67F1"/>
    <w:rsid w:val="009D698A"/>
    <w:rsid w:val="009D7FF0"/>
    <w:rsid w:val="009E035D"/>
    <w:rsid w:val="009E34BB"/>
    <w:rsid w:val="009E37E0"/>
    <w:rsid w:val="009E5533"/>
    <w:rsid w:val="009E6BCF"/>
    <w:rsid w:val="009E6D48"/>
    <w:rsid w:val="009E6E61"/>
    <w:rsid w:val="009E721B"/>
    <w:rsid w:val="009E7BEA"/>
    <w:rsid w:val="009F120D"/>
    <w:rsid w:val="009F322E"/>
    <w:rsid w:val="009F379D"/>
    <w:rsid w:val="009F631B"/>
    <w:rsid w:val="009F678E"/>
    <w:rsid w:val="009F6BDC"/>
    <w:rsid w:val="009F7045"/>
    <w:rsid w:val="00A0125A"/>
    <w:rsid w:val="00A013E1"/>
    <w:rsid w:val="00A030B2"/>
    <w:rsid w:val="00A04F46"/>
    <w:rsid w:val="00A06794"/>
    <w:rsid w:val="00A10320"/>
    <w:rsid w:val="00A1254C"/>
    <w:rsid w:val="00A14F01"/>
    <w:rsid w:val="00A15CE8"/>
    <w:rsid w:val="00A16347"/>
    <w:rsid w:val="00A201FE"/>
    <w:rsid w:val="00A23652"/>
    <w:rsid w:val="00A25765"/>
    <w:rsid w:val="00A2587E"/>
    <w:rsid w:val="00A26F32"/>
    <w:rsid w:val="00A2735D"/>
    <w:rsid w:val="00A276B6"/>
    <w:rsid w:val="00A27C60"/>
    <w:rsid w:val="00A3003E"/>
    <w:rsid w:val="00A314E3"/>
    <w:rsid w:val="00A328A4"/>
    <w:rsid w:val="00A32F95"/>
    <w:rsid w:val="00A3309E"/>
    <w:rsid w:val="00A3701F"/>
    <w:rsid w:val="00A3704C"/>
    <w:rsid w:val="00A40282"/>
    <w:rsid w:val="00A42703"/>
    <w:rsid w:val="00A439E8"/>
    <w:rsid w:val="00A4479B"/>
    <w:rsid w:val="00A44AC9"/>
    <w:rsid w:val="00A44C6D"/>
    <w:rsid w:val="00A451A3"/>
    <w:rsid w:val="00A53DE0"/>
    <w:rsid w:val="00A542F2"/>
    <w:rsid w:val="00A545DF"/>
    <w:rsid w:val="00A548E4"/>
    <w:rsid w:val="00A5526D"/>
    <w:rsid w:val="00A55470"/>
    <w:rsid w:val="00A55527"/>
    <w:rsid w:val="00A569D6"/>
    <w:rsid w:val="00A6005A"/>
    <w:rsid w:val="00A608F9"/>
    <w:rsid w:val="00A60CE8"/>
    <w:rsid w:val="00A638AF"/>
    <w:rsid w:val="00A64934"/>
    <w:rsid w:val="00A652B9"/>
    <w:rsid w:val="00A65DDF"/>
    <w:rsid w:val="00A72329"/>
    <w:rsid w:val="00A723A8"/>
    <w:rsid w:val="00A8082A"/>
    <w:rsid w:val="00A83763"/>
    <w:rsid w:val="00A8490A"/>
    <w:rsid w:val="00A852B9"/>
    <w:rsid w:val="00A85449"/>
    <w:rsid w:val="00A854D0"/>
    <w:rsid w:val="00A85974"/>
    <w:rsid w:val="00A87315"/>
    <w:rsid w:val="00A874BF"/>
    <w:rsid w:val="00A90030"/>
    <w:rsid w:val="00A9197D"/>
    <w:rsid w:val="00A92C6F"/>
    <w:rsid w:val="00A93A05"/>
    <w:rsid w:val="00A944A1"/>
    <w:rsid w:val="00A97068"/>
    <w:rsid w:val="00AA0D3C"/>
    <w:rsid w:val="00AA2688"/>
    <w:rsid w:val="00AA3E3E"/>
    <w:rsid w:val="00AA5762"/>
    <w:rsid w:val="00AA6E0A"/>
    <w:rsid w:val="00AB2612"/>
    <w:rsid w:val="00AB5034"/>
    <w:rsid w:val="00AB53ED"/>
    <w:rsid w:val="00AB6FF1"/>
    <w:rsid w:val="00AB7230"/>
    <w:rsid w:val="00AC1103"/>
    <w:rsid w:val="00AC1273"/>
    <w:rsid w:val="00AC16A2"/>
    <w:rsid w:val="00AC3172"/>
    <w:rsid w:val="00AC3C82"/>
    <w:rsid w:val="00AC673F"/>
    <w:rsid w:val="00AD0EC7"/>
    <w:rsid w:val="00AD1D90"/>
    <w:rsid w:val="00AD262D"/>
    <w:rsid w:val="00AD28B3"/>
    <w:rsid w:val="00AD2C5E"/>
    <w:rsid w:val="00AD345E"/>
    <w:rsid w:val="00AD6E48"/>
    <w:rsid w:val="00AE041D"/>
    <w:rsid w:val="00AE1934"/>
    <w:rsid w:val="00AE5483"/>
    <w:rsid w:val="00AE7491"/>
    <w:rsid w:val="00AF0407"/>
    <w:rsid w:val="00AF0A4D"/>
    <w:rsid w:val="00AF1F41"/>
    <w:rsid w:val="00AF5757"/>
    <w:rsid w:val="00AF5A8C"/>
    <w:rsid w:val="00AF652F"/>
    <w:rsid w:val="00AF7698"/>
    <w:rsid w:val="00AF7CF9"/>
    <w:rsid w:val="00B0066B"/>
    <w:rsid w:val="00B01A7E"/>
    <w:rsid w:val="00B069A7"/>
    <w:rsid w:val="00B107BE"/>
    <w:rsid w:val="00B10F3D"/>
    <w:rsid w:val="00B11106"/>
    <w:rsid w:val="00B11A41"/>
    <w:rsid w:val="00B13955"/>
    <w:rsid w:val="00B14882"/>
    <w:rsid w:val="00B176EE"/>
    <w:rsid w:val="00B208B1"/>
    <w:rsid w:val="00B221B3"/>
    <w:rsid w:val="00B232ED"/>
    <w:rsid w:val="00B24B8B"/>
    <w:rsid w:val="00B24C98"/>
    <w:rsid w:val="00B26B8D"/>
    <w:rsid w:val="00B271E9"/>
    <w:rsid w:val="00B27320"/>
    <w:rsid w:val="00B27881"/>
    <w:rsid w:val="00B30023"/>
    <w:rsid w:val="00B301FD"/>
    <w:rsid w:val="00B3040A"/>
    <w:rsid w:val="00B3065E"/>
    <w:rsid w:val="00B31D75"/>
    <w:rsid w:val="00B33571"/>
    <w:rsid w:val="00B34010"/>
    <w:rsid w:val="00B3578E"/>
    <w:rsid w:val="00B36F19"/>
    <w:rsid w:val="00B370C9"/>
    <w:rsid w:val="00B40044"/>
    <w:rsid w:val="00B40E34"/>
    <w:rsid w:val="00B41DD6"/>
    <w:rsid w:val="00B44B2B"/>
    <w:rsid w:val="00B4570A"/>
    <w:rsid w:val="00B46F0C"/>
    <w:rsid w:val="00B47BFF"/>
    <w:rsid w:val="00B52B3D"/>
    <w:rsid w:val="00B53B74"/>
    <w:rsid w:val="00B53F39"/>
    <w:rsid w:val="00B5602C"/>
    <w:rsid w:val="00B611C6"/>
    <w:rsid w:val="00B63F9B"/>
    <w:rsid w:val="00B640A0"/>
    <w:rsid w:val="00B64513"/>
    <w:rsid w:val="00B64EAB"/>
    <w:rsid w:val="00B657EF"/>
    <w:rsid w:val="00B67764"/>
    <w:rsid w:val="00B67FD2"/>
    <w:rsid w:val="00B7001C"/>
    <w:rsid w:val="00B7023D"/>
    <w:rsid w:val="00B7169A"/>
    <w:rsid w:val="00B73893"/>
    <w:rsid w:val="00B747A2"/>
    <w:rsid w:val="00B755A4"/>
    <w:rsid w:val="00B810EA"/>
    <w:rsid w:val="00B84A01"/>
    <w:rsid w:val="00B85116"/>
    <w:rsid w:val="00B85FA3"/>
    <w:rsid w:val="00B86B6D"/>
    <w:rsid w:val="00B86CFF"/>
    <w:rsid w:val="00B91674"/>
    <w:rsid w:val="00B94728"/>
    <w:rsid w:val="00B96448"/>
    <w:rsid w:val="00B97836"/>
    <w:rsid w:val="00BA1493"/>
    <w:rsid w:val="00BA4034"/>
    <w:rsid w:val="00BA5BA4"/>
    <w:rsid w:val="00BA657A"/>
    <w:rsid w:val="00BA7ADF"/>
    <w:rsid w:val="00BB02E1"/>
    <w:rsid w:val="00BB081D"/>
    <w:rsid w:val="00BB1467"/>
    <w:rsid w:val="00BB3615"/>
    <w:rsid w:val="00BB55B4"/>
    <w:rsid w:val="00BB5FD3"/>
    <w:rsid w:val="00BB64FB"/>
    <w:rsid w:val="00BC2098"/>
    <w:rsid w:val="00BC2307"/>
    <w:rsid w:val="00BC3D60"/>
    <w:rsid w:val="00BC70FF"/>
    <w:rsid w:val="00BC7213"/>
    <w:rsid w:val="00BD3288"/>
    <w:rsid w:val="00BD55A6"/>
    <w:rsid w:val="00BD7369"/>
    <w:rsid w:val="00BE2741"/>
    <w:rsid w:val="00BE4B9A"/>
    <w:rsid w:val="00BE515D"/>
    <w:rsid w:val="00BE66BA"/>
    <w:rsid w:val="00BE7423"/>
    <w:rsid w:val="00BF02D9"/>
    <w:rsid w:val="00BF0ACF"/>
    <w:rsid w:val="00BF0C43"/>
    <w:rsid w:val="00BF1B1C"/>
    <w:rsid w:val="00BF57CE"/>
    <w:rsid w:val="00BF6CFE"/>
    <w:rsid w:val="00BF777C"/>
    <w:rsid w:val="00BF799A"/>
    <w:rsid w:val="00C038EA"/>
    <w:rsid w:val="00C0527A"/>
    <w:rsid w:val="00C07834"/>
    <w:rsid w:val="00C07E91"/>
    <w:rsid w:val="00C152C6"/>
    <w:rsid w:val="00C20BFF"/>
    <w:rsid w:val="00C21FFE"/>
    <w:rsid w:val="00C22C3C"/>
    <w:rsid w:val="00C23F8F"/>
    <w:rsid w:val="00C251F9"/>
    <w:rsid w:val="00C2751E"/>
    <w:rsid w:val="00C27728"/>
    <w:rsid w:val="00C32411"/>
    <w:rsid w:val="00C343C6"/>
    <w:rsid w:val="00C343CE"/>
    <w:rsid w:val="00C3656A"/>
    <w:rsid w:val="00C369B3"/>
    <w:rsid w:val="00C36DF8"/>
    <w:rsid w:val="00C414AB"/>
    <w:rsid w:val="00C446D1"/>
    <w:rsid w:val="00C453A6"/>
    <w:rsid w:val="00C45E47"/>
    <w:rsid w:val="00C470F2"/>
    <w:rsid w:val="00C47391"/>
    <w:rsid w:val="00C4774B"/>
    <w:rsid w:val="00C50885"/>
    <w:rsid w:val="00C527BF"/>
    <w:rsid w:val="00C534D7"/>
    <w:rsid w:val="00C566A4"/>
    <w:rsid w:val="00C61364"/>
    <w:rsid w:val="00C716B5"/>
    <w:rsid w:val="00C72613"/>
    <w:rsid w:val="00C74AED"/>
    <w:rsid w:val="00C74D7E"/>
    <w:rsid w:val="00C755AD"/>
    <w:rsid w:val="00C76335"/>
    <w:rsid w:val="00C76EBC"/>
    <w:rsid w:val="00C77890"/>
    <w:rsid w:val="00C7794E"/>
    <w:rsid w:val="00C80561"/>
    <w:rsid w:val="00C81AAE"/>
    <w:rsid w:val="00C82694"/>
    <w:rsid w:val="00C8418B"/>
    <w:rsid w:val="00C84253"/>
    <w:rsid w:val="00C854C5"/>
    <w:rsid w:val="00C8599D"/>
    <w:rsid w:val="00C85D22"/>
    <w:rsid w:val="00C86981"/>
    <w:rsid w:val="00C87676"/>
    <w:rsid w:val="00C90DC6"/>
    <w:rsid w:val="00C90F03"/>
    <w:rsid w:val="00C937A8"/>
    <w:rsid w:val="00C93AF8"/>
    <w:rsid w:val="00C94F9E"/>
    <w:rsid w:val="00C95E65"/>
    <w:rsid w:val="00C95FF9"/>
    <w:rsid w:val="00C96704"/>
    <w:rsid w:val="00CA18EF"/>
    <w:rsid w:val="00CA438D"/>
    <w:rsid w:val="00CA490D"/>
    <w:rsid w:val="00CA50DD"/>
    <w:rsid w:val="00CB351D"/>
    <w:rsid w:val="00CB399C"/>
    <w:rsid w:val="00CB5938"/>
    <w:rsid w:val="00CB67BB"/>
    <w:rsid w:val="00CB6F02"/>
    <w:rsid w:val="00CC2167"/>
    <w:rsid w:val="00CC2227"/>
    <w:rsid w:val="00CC2CD4"/>
    <w:rsid w:val="00CC49F3"/>
    <w:rsid w:val="00CC599C"/>
    <w:rsid w:val="00CC6C1F"/>
    <w:rsid w:val="00CD0FB3"/>
    <w:rsid w:val="00CD0FFC"/>
    <w:rsid w:val="00CD3272"/>
    <w:rsid w:val="00CD4984"/>
    <w:rsid w:val="00CD73C2"/>
    <w:rsid w:val="00CE08DF"/>
    <w:rsid w:val="00CE688E"/>
    <w:rsid w:val="00CE710B"/>
    <w:rsid w:val="00CF59B9"/>
    <w:rsid w:val="00CF76B0"/>
    <w:rsid w:val="00CF7B4E"/>
    <w:rsid w:val="00D01628"/>
    <w:rsid w:val="00D01805"/>
    <w:rsid w:val="00D02E0F"/>
    <w:rsid w:val="00D03458"/>
    <w:rsid w:val="00D06DD8"/>
    <w:rsid w:val="00D116CC"/>
    <w:rsid w:val="00D11E9C"/>
    <w:rsid w:val="00D13244"/>
    <w:rsid w:val="00D15CD0"/>
    <w:rsid w:val="00D161DA"/>
    <w:rsid w:val="00D16228"/>
    <w:rsid w:val="00D16949"/>
    <w:rsid w:val="00D179CE"/>
    <w:rsid w:val="00D2019C"/>
    <w:rsid w:val="00D21CFA"/>
    <w:rsid w:val="00D221DC"/>
    <w:rsid w:val="00D22D8C"/>
    <w:rsid w:val="00D26341"/>
    <w:rsid w:val="00D270CB"/>
    <w:rsid w:val="00D3029F"/>
    <w:rsid w:val="00D31655"/>
    <w:rsid w:val="00D330CA"/>
    <w:rsid w:val="00D40002"/>
    <w:rsid w:val="00D402D6"/>
    <w:rsid w:val="00D40A62"/>
    <w:rsid w:val="00D4309B"/>
    <w:rsid w:val="00D4323A"/>
    <w:rsid w:val="00D451BE"/>
    <w:rsid w:val="00D452C2"/>
    <w:rsid w:val="00D46C11"/>
    <w:rsid w:val="00D4763E"/>
    <w:rsid w:val="00D54D94"/>
    <w:rsid w:val="00D55B62"/>
    <w:rsid w:val="00D56205"/>
    <w:rsid w:val="00D56542"/>
    <w:rsid w:val="00D56BB0"/>
    <w:rsid w:val="00D60877"/>
    <w:rsid w:val="00D60E10"/>
    <w:rsid w:val="00D61756"/>
    <w:rsid w:val="00D61ED0"/>
    <w:rsid w:val="00D641B2"/>
    <w:rsid w:val="00D64612"/>
    <w:rsid w:val="00D65C92"/>
    <w:rsid w:val="00D66B40"/>
    <w:rsid w:val="00D707B2"/>
    <w:rsid w:val="00D71DC5"/>
    <w:rsid w:val="00D8156B"/>
    <w:rsid w:val="00D82728"/>
    <w:rsid w:val="00D82F51"/>
    <w:rsid w:val="00D842C8"/>
    <w:rsid w:val="00D84743"/>
    <w:rsid w:val="00D860AB"/>
    <w:rsid w:val="00D87317"/>
    <w:rsid w:val="00D8732D"/>
    <w:rsid w:val="00D902C5"/>
    <w:rsid w:val="00D91118"/>
    <w:rsid w:val="00D91FCB"/>
    <w:rsid w:val="00D9686A"/>
    <w:rsid w:val="00D96A94"/>
    <w:rsid w:val="00D96C7E"/>
    <w:rsid w:val="00D96FDE"/>
    <w:rsid w:val="00D97466"/>
    <w:rsid w:val="00DA044F"/>
    <w:rsid w:val="00DA084F"/>
    <w:rsid w:val="00DA0A2D"/>
    <w:rsid w:val="00DA19FC"/>
    <w:rsid w:val="00DA2F7C"/>
    <w:rsid w:val="00DA5944"/>
    <w:rsid w:val="00DA5F72"/>
    <w:rsid w:val="00DA6C93"/>
    <w:rsid w:val="00DA6DF1"/>
    <w:rsid w:val="00DA7A87"/>
    <w:rsid w:val="00DB14B3"/>
    <w:rsid w:val="00DB22A9"/>
    <w:rsid w:val="00DB47A3"/>
    <w:rsid w:val="00DB58C1"/>
    <w:rsid w:val="00DB6624"/>
    <w:rsid w:val="00DB7E1B"/>
    <w:rsid w:val="00DC0151"/>
    <w:rsid w:val="00DC3D11"/>
    <w:rsid w:val="00DC4F94"/>
    <w:rsid w:val="00DC5B76"/>
    <w:rsid w:val="00DC7646"/>
    <w:rsid w:val="00DD0077"/>
    <w:rsid w:val="00DD313B"/>
    <w:rsid w:val="00DD490D"/>
    <w:rsid w:val="00DD643B"/>
    <w:rsid w:val="00DD7182"/>
    <w:rsid w:val="00DE0A3A"/>
    <w:rsid w:val="00DE1F11"/>
    <w:rsid w:val="00DE38AA"/>
    <w:rsid w:val="00DE7867"/>
    <w:rsid w:val="00DF1E5D"/>
    <w:rsid w:val="00DF4DB6"/>
    <w:rsid w:val="00DF4DCF"/>
    <w:rsid w:val="00DF6BFA"/>
    <w:rsid w:val="00E011FD"/>
    <w:rsid w:val="00E01EAC"/>
    <w:rsid w:val="00E02439"/>
    <w:rsid w:val="00E03F41"/>
    <w:rsid w:val="00E0569D"/>
    <w:rsid w:val="00E06952"/>
    <w:rsid w:val="00E1349B"/>
    <w:rsid w:val="00E14B91"/>
    <w:rsid w:val="00E14DC2"/>
    <w:rsid w:val="00E16398"/>
    <w:rsid w:val="00E17CA1"/>
    <w:rsid w:val="00E2181E"/>
    <w:rsid w:val="00E22736"/>
    <w:rsid w:val="00E22848"/>
    <w:rsid w:val="00E24B80"/>
    <w:rsid w:val="00E379FD"/>
    <w:rsid w:val="00E37F5A"/>
    <w:rsid w:val="00E407CE"/>
    <w:rsid w:val="00E41615"/>
    <w:rsid w:val="00E41B9E"/>
    <w:rsid w:val="00E42EBD"/>
    <w:rsid w:val="00E433A2"/>
    <w:rsid w:val="00E44B4A"/>
    <w:rsid w:val="00E475BB"/>
    <w:rsid w:val="00E47EA0"/>
    <w:rsid w:val="00E50913"/>
    <w:rsid w:val="00E50977"/>
    <w:rsid w:val="00E53B60"/>
    <w:rsid w:val="00E545E7"/>
    <w:rsid w:val="00E5783B"/>
    <w:rsid w:val="00E625B9"/>
    <w:rsid w:val="00E65E96"/>
    <w:rsid w:val="00E664F6"/>
    <w:rsid w:val="00E67D77"/>
    <w:rsid w:val="00E714E3"/>
    <w:rsid w:val="00E744C2"/>
    <w:rsid w:val="00E74ABE"/>
    <w:rsid w:val="00E8061D"/>
    <w:rsid w:val="00E80DFC"/>
    <w:rsid w:val="00E81EA3"/>
    <w:rsid w:val="00E83860"/>
    <w:rsid w:val="00E84158"/>
    <w:rsid w:val="00E854DA"/>
    <w:rsid w:val="00E856C2"/>
    <w:rsid w:val="00E93A34"/>
    <w:rsid w:val="00E9437D"/>
    <w:rsid w:val="00E95305"/>
    <w:rsid w:val="00E962BB"/>
    <w:rsid w:val="00EA0552"/>
    <w:rsid w:val="00EA0FC9"/>
    <w:rsid w:val="00EA13BA"/>
    <w:rsid w:val="00EA71C5"/>
    <w:rsid w:val="00EA7AFD"/>
    <w:rsid w:val="00EB3ACE"/>
    <w:rsid w:val="00EB4E1B"/>
    <w:rsid w:val="00EB52EB"/>
    <w:rsid w:val="00EB58B4"/>
    <w:rsid w:val="00EB7181"/>
    <w:rsid w:val="00EB7ABC"/>
    <w:rsid w:val="00EC0E38"/>
    <w:rsid w:val="00EC269E"/>
    <w:rsid w:val="00EC5F55"/>
    <w:rsid w:val="00EC6685"/>
    <w:rsid w:val="00EC77D3"/>
    <w:rsid w:val="00ED2950"/>
    <w:rsid w:val="00ED6D8F"/>
    <w:rsid w:val="00EE0B7D"/>
    <w:rsid w:val="00EE3236"/>
    <w:rsid w:val="00EE32BF"/>
    <w:rsid w:val="00EE3C0C"/>
    <w:rsid w:val="00EE3DC7"/>
    <w:rsid w:val="00EE560B"/>
    <w:rsid w:val="00EE725D"/>
    <w:rsid w:val="00EF205F"/>
    <w:rsid w:val="00EF2F00"/>
    <w:rsid w:val="00EF6119"/>
    <w:rsid w:val="00F01259"/>
    <w:rsid w:val="00F01F2D"/>
    <w:rsid w:val="00F04961"/>
    <w:rsid w:val="00F05F99"/>
    <w:rsid w:val="00F06208"/>
    <w:rsid w:val="00F063D9"/>
    <w:rsid w:val="00F06E66"/>
    <w:rsid w:val="00F14650"/>
    <w:rsid w:val="00F14D70"/>
    <w:rsid w:val="00F152DE"/>
    <w:rsid w:val="00F167CB"/>
    <w:rsid w:val="00F1732A"/>
    <w:rsid w:val="00F17A37"/>
    <w:rsid w:val="00F20584"/>
    <w:rsid w:val="00F21EBE"/>
    <w:rsid w:val="00F22A5A"/>
    <w:rsid w:val="00F2412F"/>
    <w:rsid w:val="00F2622C"/>
    <w:rsid w:val="00F27745"/>
    <w:rsid w:val="00F31127"/>
    <w:rsid w:val="00F314EA"/>
    <w:rsid w:val="00F3230B"/>
    <w:rsid w:val="00F35720"/>
    <w:rsid w:val="00F3665A"/>
    <w:rsid w:val="00F36F4E"/>
    <w:rsid w:val="00F37B64"/>
    <w:rsid w:val="00F4036E"/>
    <w:rsid w:val="00F40473"/>
    <w:rsid w:val="00F42737"/>
    <w:rsid w:val="00F45A77"/>
    <w:rsid w:val="00F46FA0"/>
    <w:rsid w:val="00F51075"/>
    <w:rsid w:val="00F518F3"/>
    <w:rsid w:val="00F51CFE"/>
    <w:rsid w:val="00F54664"/>
    <w:rsid w:val="00F56B3D"/>
    <w:rsid w:val="00F61959"/>
    <w:rsid w:val="00F61F66"/>
    <w:rsid w:val="00F62153"/>
    <w:rsid w:val="00F641AA"/>
    <w:rsid w:val="00F647B0"/>
    <w:rsid w:val="00F70A4C"/>
    <w:rsid w:val="00F711F4"/>
    <w:rsid w:val="00F72D02"/>
    <w:rsid w:val="00F755D5"/>
    <w:rsid w:val="00F8090E"/>
    <w:rsid w:val="00F81080"/>
    <w:rsid w:val="00F838B9"/>
    <w:rsid w:val="00F839D7"/>
    <w:rsid w:val="00F84791"/>
    <w:rsid w:val="00F84FA6"/>
    <w:rsid w:val="00F9067A"/>
    <w:rsid w:val="00F93386"/>
    <w:rsid w:val="00F947C0"/>
    <w:rsid w:val="00F9501C"/>
    <w:rsid w:val="00F9587D"/>
    <w:rsid w:val="00F97D08"/>
    <w:rsid w:val="00FA0A90"/>
    <w:rsid w:val="00FA0BBB"/>
    <w:rsid w:val="00FA1442"/>
    <w:rsid w:val="00FA170D"/>
    <w:rsid w:val="00FA26CE"/>
    <w:rsid w:val="00FA2B71"/>
    <w:rsid w:val="00FA4103"/>
    <w:rsid w:val="00FA530F"/>
    <w:rsid w:val="00FA5F8F"/>
    <w:rsid w:val="00FB166B"/>
    <w:rsid w:val="00FB2C14"/>
    <w:rsid w:val="00FB31FA"/>
    <w:rsid w:val="00FB5022"/>
    <w:rsid w:val="00FB534A"/>
    <w:rsid w:val="00FB618F"/>
    <w:rsid w:val="00FB6F77"/>
    <w:rsid w:val="00FB7126"/>
    <w:rsid w:val="00FB716F"/>
    <w:rsid w:val="00FC00F0"/>
    <w:rsid w:val="00FC1354"/>
    <w:rsid w:val="00FC32A8"/>
    <w:rsid w:val="00FC3608"/>
    <w:rsid w:val="00FC3B4E"/>
    <w:rsid w:val="00FC4337"/>
    <w:rsid w:val="00FC714E"/>
    <w:rsid w:val="00FC7B7D"/>
    <w:rsid w:val="00FD1610"/>
    <w:rsid w:val="00FD16E1"/>
    <w:rsid w:val="00FD3027"/>
    <w:rsid w:val="00FD44F7"/>
    <w:rsid w:val="00FD6A31"/>
    <w:rsid w:val="00FD7856"/>
    <w:rsid w:val="00FE19C4"/>
    <w:rsid w:val="00FE2A00"/>
    <w:rsid w:val="00FE2C32"/>
    <w:rsid w:val="00FE3B42"/>
    <w:rsid w:val="00FE4584"/>
    <w:rsid w:val="00FE65D4"/>
    <w:rsid w:val="00FE69C0"/>
    <w:rsid w:val="00FE706A"/>
    <w:rsid w:val="00FE7313"/>
    <w:rsid w:val="00FE7ACC"/>
    <w:rsid w:val="00FF6403"/>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21</Pages>
  <Words>6093</Words>
  <Characters>3473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644</cp:revision>
  <dcterms:created xsi:type="dcterms:W3CDTF">2021-05-18T11:53:00Z</dcterms:created>
  <dcterms:modified xsi:type="dcterms:W3CDTF">2021-07-0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